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EF4518" w14:textId="77777777" w:rsidR="00D15754" w:rsidRPr="00C5029B" w:rsidRDefault="00D15754" w:rsidP="00C46637">
      <w:pPr>
        <w:spacing w:before="100" w:beforeAutospacing="1" w:after="100" w:afterAutospacing="1" w:line="480" w:lineRule="auto"/>
        <w:jc w:val="center"/>
        <w:rPr>
          <w:rFonts w:ascii="Times New Roman" w:eastAsia="Times New Roman" w:hAnsi="Times New Roman" w:cs="Times New Roman"/>
          <w:b/>
          <w:bCs/>
          <w:sz w:val="32"/>
          <w:szCs w:val="32"/>
          <w:lang w:eastAsia="en-GB"/>
        </w:rPr>
      </w:pPr>
      <w:r w:rsidRPr="00C5029B">
        <w:rPr>
          <w:rFonts w:ascii="Times New Roman" w:eastAsia="Times New Roman" w:hAnsi="Times New Roman" w:cs="Times New Roman"/>
          <w:b/>
          <w:bCs/>
          <w:sz w:val="32"/>
          <w:szCs w:val="32"/>
          <w:lang w:eastAsia="en-GB"/>
        </w:rPr>
        <w:t>CHAPTER 1: INTRODUCTION</w:t>
      </w:r>
    </w:p>
    <w:p w14:paraId="7D3A7C96"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b/>
          <w:bCs/>
          <w:sz w:val="32"/>
          <w:szCs w:val="32"/>
          <w:lang w:eastAsia="en-GB"/>
        </w:rPr>
        <w:t>1.0 Background of the Study</w:t>
      </w:r>
      <w:r w:rsidRPr="00C5029B">
        <w:rPr>
          <w:rFonts w:ascii="Times New Roman" w:eastAsia="Times New Roman" w:hAnsi="Times New Roman" w:cs="Times New Roman"/>
          <w:b/>
          <w:bCs/>
          <w:sz w:val="24"/>
          <w:szCs w:val="24"/>
          <w:lang w:eastAsia="en-GB"/>
        </w:rPr>
        <w:br/>
      </w:r>
      <w:r w:rsidRPr="00C5029B">
        <w:rPr>
          <w:rFonts w:ascii="Times New Roman" w:eastAsia="Times New Roman" w:hAnsi="Times New Roman" w:cs="Times New Roman"/>
          <w:sz w:val="24"/>
          <w:szCs w:val="24"/>
          <w:lang w:eastAsia="en-GB"/>
        </w:rPr>
        <w:t>Mogadishu, the capital city of Somalia, has long struggled with challenges related to waste management and urban cleanliness. As the city continues to grow in population and infrastructure, the amount of waste generated has increased significantly, leading to severe environmental and public health concerns. The improper disposal of plastic waste and other non-biodegradable materials has resulted in polluted streets, clogged drainage systems, and a degraded urban environment. This situation not only impacts the city’s aesthetic appeal, but also poses risks to the health of its residents and the sustainability of its ecosystem.</w:t>
      </w:r>
    </w:p>
    <w:p w14:paraId="47CA82A6"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Efforts to address these challenges have been hindered by a lack of organized clean-up initiatives and limited access to tools that enable community participation. While some volunteer groups and local organizations have taken steps to clean up parts of the city, their impact has often been limited due to insufficient coordination and resource allocation. Additionally, there is no centralized system that allows residents to report waste accumulation or connect with volunteers willing to assist in clean-up efforts.</w:t>
      </w:r>
    </w:p>
    <w:p w14:paraId="3F02F365"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The advancement of digital technologies presents a unique opportunity to tackle these issues more effectively. By leveraging mobile and web-based platforms, it is possible to create a coordinated network of volunteers and community members who can work together to clean and maintain Mogadishu’s environment. Furthermore, the integration of Machine Learning (ML) can enhance these efforts by analyzing data, prioritizing areas in need of clean-up, and measuring the impact of initiatives.</w:t>
      </w:r>
    </w:p>
    <w:p w14:paraId="6F404267"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 xml:space="preserve">This research explores how technology and community action can be combined to provide sustainable solutions to Mogadishu’s waste management challenges. The </w:t>
      </w:r>
      <w:r w:rsidRPr="00C5029B">
        <w:rPr>
          <w:rFonts w:ascii="Times New Roman" w:eastAsia="Times New Roman" w:hAnsi="Times New Roman" w:cs="Times New Roman"/>
          <w:sz w:val="24"/>
          <w:szCs w:val="24"/>
          <w:lang w:eastAsia="en-GB"/>
        </w:rPr>
        <w:lastRenderedPageBreak/>
        <w:t>project aims to develop a system using mobile apps, machine learning, and web technologies to address littering in Mogadishu, focusing on city-wide and ocean cleanup efforts. The app provides a platform for users to report litter locations, join clean-up events, and access educational resources, enhancing awareness and collaboration.</w:t>
      </w:r>
    </w:p>
    <w:p w14:paraId="0F406C05"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Global plastic pollution statistics highlight the urgent need for such solutions, with up to 199 million tons of plastic waste already in oceans and 33 billion pounds added annually. This pollution harms marine ecosystems and human health, as microplastics enter the food chain. The app offers real-time data, user engagement, and global collaboration, surpassing traditional cleanup methods by enabling broader data collection and reporting.</w:t>
      </w:r>
    </w:p>
    <w:p w14:paraId="357CC65F"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Experiments tested the app’s features using Kaggle datasets and user simulations. The app effectively identified litter locations and captured user reports, including images and types of waste. While results demonstrated reliability and potential impact, limitations in dataset comprehensiveness and system scalability were noted. Overall, the project promises significant contributions to litter cleanup and environmental sustainability (Zhang &amp; Xu, 2024).</w:t>
      </w:r>
    </w:p>
    <w:p w14:paraId="0ED2FA17"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Street cleaning is a critical city service that ensures urban areas remain clean and visually appealing. It involves activities like sweeping streets (manually or with machines), picking up litter, removing illegally dumped waste, and addressing graffiti and flyposting. These efforts target pavements, road edges, and nearby green spaces.</w:t>
      </w:r>
    </w:p>
    <w:p w14:paraId="4ED0F416"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 xml:space="preserve">Ineffective street cleaning is visibly noticeable and can negatively impact residents' quality of life, the attractiveness of neighborhoods, and even urban safety, as environmental issues are often linked to disorder and crime. Conversely, effective street cleaning contributes to better environmental quality, supports urban development, </w:t>
      </w:r>
      <w:r w:rsidRPr="00C5029B">
        <w:rPr>
          <w:rFonts w:ascii="Times New Roman" w:eastAsia="Times New Roman" w:hAnsi="Times New Roman" w:cs="Times New Roman"/>
          <w:sz w:val="24"/>
          <w:szCs w:val="24"/>
          <w:lang w:eastAsia="en-GB"/>
        </w:rPr>
        <w:lastRenderedPageBreak/>
        <w:t>attracts tourists and investors, and reduces costs for cleaning underground water systems (Li, Bhushan, &amp; Gao, 2018).</w:t>
      </w:r>
    </w:p>
    <w:p w14:paraId="4130BE84"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This section emphasizes the need for improved waste management in rapidly urbanizing African cities, highlighting the environmental and health risks such as pollution and diseases. It stresses the importance of mobile applications as a solution to enhance waste collection, given the rise in mobile internet usage. The project aims to develop a mobile app to address waste management challenges, focusing on disease prevention and environmental protection (Henrys, 2021).</w:t>
      </w:r>
    </w:p>
    <w:p w14:paraId="0609B595"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A smart city optimizes urban resources, with street cleanliness playing a vital role in development. Waste management is often a challenge due to manual detection. This project aims to automate the process using mobile apps, machine learning, and web technologies. The system detects waste, prioritizes clean-up areas, and reports to city administrators for efficient waste management and improved urban cleanliness (V et al., 2023).</w:t>
      </w:r>
    </w:p>
    <w:p w14:paraId="3D87D09F"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The rapid growth of plastic use, particularly since World War II, has led to significant environmental and health issues, particularly in marine ecosystems. Plastic waste, when mismanaged, causes long-lasting pollution in oceans, rivers, and shorelines, leading to harm to marine species. In Africa, plastic pollution is a growing concern, with rivers in Nigeria contributing significantly to ocean pollution. Despite recognizing the need for better plastic waste management, African countries face challenges due to a lack of data on plastic use and waste generation. This study aims to identify high-priority cleanup sites by combining various data sources to address the marine plastic-pollution problem, focusing on Accra and Lagos as major contributors to plastic waste in West Africa (Dasgupta et al., 2022).</w:t>
      </w:r>
    </w:p>
    <w:p w14:paraId="1E5B4625"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b/>
          <w:bCs/>
          <w:sz w:val="32"/>
          <w:szCs w:val="32"/>
          <w:lang w:eastAsia="en-GB"/>
        </w:rPr>
        <w:lastRenderedPageBreak/>
        <w:t>1.1 Problem Statement</w:t>
      </w:r>
      <w:r w:rsidRPr="00C5029B">
        <w:rPr>
          <w:rFonts w:ascii="Times New Roman" w:eastAsia="Times New Roman" w:hAnsi="Times New Roman" w:cs="Times New Roman"/>
          <w:sz w:val="24"/>
          <w:szCs w:val="24"/>
          <w:lang w:eastAsia="en-GB"/>
        </w:rPr>
        <w:br/>
        <w:t>Mogadishu is grappling with a significant waste management crisis. Streets, markets, and residential areas are inundated with plastic waste and other non-biodegradable materials, posing threats to the city’s aesthetics, public health, and environmental sustainability. The lack of effective waste management systems has led to environmental degradation, contributing to the spread of diseases and negatively impacting the quality of life for its residents. The city's current waste management efforts are fragmented, resulting in inefficient resource allocation and limited long-term impact.</w:t>
      </w:r>
    </w:p>
    <w:p w14:paraId="2E9EBFE0"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Moreover, there is an absence of an integrated digital platform to address these pressing issues. Residents are left without accessible channels to report waste problems, and volunteers struggle to identify areas of priority that require immediate clean-up efforts. This lack of coordination, combined with the fragmented efforts, exacerbates the crisis, preventing the city from achieving a cleaner and more sustainable environment.</w:t>
      </w:r>
    </w:p>
    <w:p w14:paraId="1B33C453"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The need for innovative technological solutions has never been more urgent. Without a coordinated, community-driven effort that utilizes mobile applications, web technologies, and machine learning, Mogadishu will continue to face environmental challenges. The absence of a comprehensive digital platform means that efforts to address the waste crisis remain isolated and inefficient. An integrated system that brings together local communities, volunteers, and organizations is crucial to tackling this growing issue, improving resource management, and creating a cleaner and healthier Mogadishu for its residents.</w:t>
      </w:r>
    </w:p>
    <w:p w14:paraId="2BFF76BA" w14:textId="77777777" w:rsidR="0046118E" w:rsidRPr="00C5029B" w:rsidRDefault="00C215A8" w:rsidP="00C46637">
      <w:pPr>
        <w:pStyle w:val="ListParagraph"/>
        <w:numPr>
          <w:ilvl w:val="1"/>
          <w:numId w:val="12"/>
        </w:numPr>
        <w:spacing w:before="100" w:beforeAutospacing="1" w:after="100" w:afterAutospacing="1" w:line="480" w:lineRule="auto"/>
        <w:rPr>
          <w:rFonts w:ascii="Times New Roman" w:eastAsia="Times New Roman" w:hAnsi="Times New Roman" w:cs="Times New Roman"/>
          <w:b/>
          <w:bCs/>
          <w:sz w:val="32"/>
          <w:szCs w:val="32"/>
          <w:lang w:eastAsia="en-GB"/>
        </w:rPr>
      </w:pPr>
      <w:r w:rsidRPr="00C5029B">
        <w:rPr>
          <w:rFonts w:ascii="Times New Roman" w:eastAsia="Times New Roman" w:hAnsi="Times New Roman" w:cs="Times New Roman"/>
          <w:b/>
          <w:bCs/>
          <w:sz w:val="32"/>
          <w:szCs w:val="32"/>
          <w:lang w:eastAsia="en-GB"/>
        </w:rPr>
        <w:t xml:space="preserve"> </w:t>
      </w:r>
      <w:r w:rsidR="00D15754" w:rsidRPr="00C5029B">
        <w:rPr>
          <w:rFonts w:ascii="Times New Roman" w:eastAsia="Times New Roman" w:hAnsi="Times New Roman" w:cs="Times New Roman"/>
          <w:b/>
          <w:bCs/>
          <w:sz w:val="32"/>
          <w:szCs w:val="32"/>
          <w:lang w:eastAsia="en-GB"/>
        </w:rPr>
        <w:t>Objectives</w:t>
      </w:r>
    </w:p>
    <w:p w14:paraId="027A777E" w14:textId="77777777" w:rsidR="00D15754" w:rsidRPr="00C5029B" w:rsidRDefault="00D15754" w:rsidP="00C46637">
      <w:pPr>
        <w:pStyle w:val="ListParagraph"/>
        <w:numPr>
          <w:ilvl w:val="0"/>
          <w:numId w:val="13"/>
        </w:num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lastRenderedPageBreak/>
        <w:t>Develop an integrated digital platform to coordinate community clean-up efforts, enabling residents to report waste and connect with volunteers.</w:t>
      </w:r>
    </w:p>
    <w:p w14:paraId="2F46DFE9" w14:textId="77777777" w:rsidR="00D15754" w:rsidRPr="00C5029B" w:rsidRDefault="00D15754" w:rsidP="00C46637">
      <w:pPr>
        <w:numPr>
          <w:ilvl w:val="0"/>
          <w:numId w:val="8"/>
        </w:num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Utilize ML to optimize resource allocation and prioritize clean-up areas for more effective operations.</w:t>
      </w:r>
    </w:p>
    <w:p w14:paraId="4D08BDE5" w14:textId="77777777" w:rsidR="00D15754" w:rsidRPr="00C5029B" w:rsidRDefault="00D15754" w:rsidP="00C46637">
      <w:pPr>
        <w:numPr>
          <w:ilvl w:val="0"/>
          <w:numId w:val="8"/>
        </w:num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Engage the community in sustainable waste management practices by providing a user-friendly platform for participation and awareness-raising.</w:t>
      </w:r>
    </w:p>
    <w:p w14:paraId="6369D946" w14:textId="77777777" w:rsidR="00D15754" w:rsidRPr="00C5029B" w:rsidRDefault="00D15754" w:rsidP="00C46637">
      <w:pPr>
        <w:numPr>
          <w:ilvl w:val="0"/>
          <w:numId w:val="8"/>
        </w:num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Collect and analyze real-time data on waste accumulation to support data-driven decision-making and urban planning.</w:t>
      </w:r>
    </w:p>
    <w:p w14:paraId="6EC13F86" w14:textId="77777777" w:rsidR="00D15754" w:rsidRPr="00C5029B" w:rsidRDefault="00D15754" w:rsidP="00C46637">
      <w:pPr>
        <w:numPr>
          <w:ilvl w:val="0"/>
          <w:numId w:val="8"/>
        </w:num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Promote sustainable urban development by fostering a cleaner and healthier Mogadishu.</w:t>
      </w:r>
    </w:p>
    <w:p w14:paraId="06AEE381" w14:textId="77777777" w:rsidR="00D15754" w:rsidRPr="00C5029B" w:rsidRDefault="00D15754" w:rsidP="00C46637">
      <w:pPr>
        <w:numPr>
          <w:ilvl w:val="0"/>
          <w:numId w:val="8"/>
        </w:num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Monitor and evaluate the impact of clean-up efforts to ensure continuous improvement.</w:t>
      </w:r>
    </w:p>
    <w:p w14:paraId="7E5A8E06"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b/>
          <w:bCs/>
          <w:sz w:val="32"/>
          <w:szCs w:val="32"/>
          <w:lang w:eastAsia="en-GB"/>
        </w:rPr>
      </w:pPr>
      <w:r w:rsidRPr="00C5029B">
        <w:rPr>
          <w:rFonts w:ascii="Times New Roman" w:eastAsia="Times New Roman" w:hAnsi="Times New Roman" w:cs="Times New Roman"/>
          <w:b/>
          <w:bCs/>
          <w:sz w:val="32"/>
          <w:szCs w:val="32"/>
          <w:lang w:eastAsia="en-GB"/>
        </w:rPr>
        <w:t>1.3 Research Questions</w:t>
      </w:r>
    </w:p>
    <w:p w14:paraId="730764ED" w14:textId="77777777" w:rsidR="00D15754" w:rsidRPr="00C5029B" w:rsidRDefault="00D15754" w:rsidP="00C46637">
      <w:pPr>
        <w:numPr>
          <w:ilvl w:val="0"/>
          <w:numId w:val="9"/>
        </w:num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How can digital technologies improve waste management in Mogadishu?</w:t>
      </w:r>
    </w:p>
    <w:p w14:paraId="7DB7D5E6" w14:textId="77777777" w:rsidR="00D15754" w:rsidRPr="00C5029B" w:rsidRDefault="00D15754" w:rsidP="00C46637">
      <w:pPr>
        <w:numPr>
          <w:ilvl w:val="0"/>
          <w:numId w:val="9"/>
        </w:num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In what ways can ML optimize clean-up prioritization?</w:t>
      </w:r>
    </w:p>
    <w:p w14:paraId="1095D7DC" w14:textId="77777777" w:rsidR="00D15754" w:rsidRPr="00C5029B" w:rsidRDefault="00D15754" w:rsidP="00C46637">
      <w:pPr>
        <w:numPr>
          <w:ilvl w:val="0"/>
          <w:numId w:val="9"/>
        </w:num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What factors influence community engagement in urban clean-up activities?</w:t>
      </w:r>
    </w:p>
    <w:p w14:paraId="5F86DDC6"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1.4 Motivation of the Study</w:t>
      </w:r>
      <w:r w:rsidRPr="00C5029B">
        <w:rPr>
          <w:rFonts w:ascii="Times New Roman" w:eastAsia="Times New Roman" w:hAnsi="Times New Roman" w:cs="Times New Roman"/>
          <w:sz w:val="24"/>
          <w:szCs w:val="24"/>
          <w:lang w:eastAsia="en-GB"/>
        </w:rPr>
        <w:br/>
        <w:t>The motivation behind this study is to address the pressing urban waste management challenges facing cities like Mogadishu by harnessing the power of digital technologies. In a world where urban populations are rapidly growing and waste management systems struggle to keep up, there is an urgent need for innovative solutions that go beyond traditional approaches. By creating a community-driven platform, this study aims to empower residents to actively participate in the waste reporting process, fostering a sense of shared responsibility for the cleanliness of their environment.</w:t>
      </w:r>
    </w:p>
    <w:p w14:paraId="53F6E060"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lastRenderedPageBreak/>
        <w:t>Furthermore, the integration of machine learning (ML) will enhance the efficiency and effectiveness of waste management efforts by facilitating real-time data analysis and optimized resource allocation. This approach not only fosters collaboration among local residents, volunteers, and organizations, but also promotes long-term sustainability in urban cleanliness. Ultimately, the goal of this study is to inspire a shift toward smarter, more inclusive, and community-focused solutions for urban waste challenges while contributing to a cleaner and healthier urban environment for all.</w:t>
      </w:r>
    </w:p>
    <w:p w14:paraId="410AAED9"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b/>
          <w:bCs/>
          <w:sz w:val="32"/>
          <w:szCs w:val="32"/>
          <w:lang w:eastAsia="en-GB"/>
        </w:rPr>
        <w:t>1.5 Significance</w:t>
      </w:r>
      <w:r w:rsidRPr="00C5029B">
        <w:rPr>
          <w:rFonts w:ascii="Times New Roman" w:eastAsia="Times New Roman" w:hAnsi="Times New Roman" w:cs="Times New Roman"/>
          <w:sz w:val="24"/>
          <w:szCs w:val="24"/>
          <w:lang w:eastAsia="en-GB"/>
        </w:rPr>
        <w:br/>
        <w:t>The proposed mobile application represents a critical innovation for Mogadishu, aiming to bridge the existing gaps in community-driven waste management. By creating an accessible, real-time platform, the app will facilitate better communication and coordination among local residents, volunteers, and organizations engaged in environmental clean-up efforts. This system will enable faster and more organized waste reporting, which is currently lacking in the city, thus improving the efficiency of waste management operations.</w:t>
      </w:r>
    </w:p>
    <w:p w14:paraId="51E28ADB"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In addition to offering a more coordinated approach, the app’s use of machine learning and real-time data analysis will optimize resource allocation and response times, ensuring that cleaning efforts are focused on areas that need attention the most. By streamlining waste management practices, the project has the potential to significantly improve the ecological health of Mogadishu, contributing to cleaner streets, reduced pollution, and a more sustainable urban environment.</w:t>
      </w:r>
    </w:p>
    <w:p w14:paraId="7AF5CD18"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 xml:space="preserve">Furthermore, the success of this initiative could serve as a model for other cities facing similar waste management and environmental challenges. The project aims to showcase how digital technologies can effectively address urban waste crises, creating </w:t>
      </w:r>
      <w:r w:rsidRPr="00C5029B">
        <w:rPr>
          <w:rFonts w:ascii="Times New Roman" w:eastAsia="Times New Roman" w:hAnsi="Times New Roman" w:cs="Times New Roman"/>
          <w:sz w:val="24"/>
          <w:szCs w:val="24"/>
          <w:lang w:eastAsia="en-GB"/>
        </w:rPr>
        <w:lastRenderedPageBreak/>
        <w:t>opportunities for replication and adaptation in cities worldwide. Ultimately, the app will not only improve the quality of life for residents but also contribute to global sustainability goals by fostering cleaner, greener cities.</w:t>
      </w:r>
    </w:p>
    <w:p w14:paraId="42CA143E" w14:textId="72A7EDC1"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b/>
          <w:bCs/>
          <w:sz w:val="32"/>
          <w:szCs w:val="32"/>
          <w:lang w:eastAsia="en-GB"/>
        </w:rPr>
        <w:t>1.6 Scope of the Study</w:t>
      </w:r>
      <w:r w:rsidRPr="00C5029B">
        <w:rPr>
          <w:rFonts w:ascii="Times New Roman" w:eastAsia="Times New Roman" w:hAnsi="Times New Roman" w:cs="Times New Roman"/>
          <w:b/>
          <w:bCs/>
          <w:sz w:val="32"/>
          <w:szCs w:val="32"/>
          <w:lang w:eastAsia="en-GB"/>
        </w:rPr>
        <w:br/>
      </w:r>
      <w:r w:rsidRPr="00C5029B">
        <w:rPr>
          <w:rFonts w:ascii="Times New Roman" w:eastAsia="Times New Roman" w:hAnsi="Times New Roman" w:cs="Times New Roman"/>
          <w:sz w:val="24"/>
          <w:szCs w:val="24"/>
          <w:lang w:eastAsia="en-GB"/>
        </w:rPr>
        <w:t xml:space="preserve">This study </w:t>
      </w:r>
      <w:r w:rsidR="001A4A84" w:rsidRPr="00C5029B">
        <w:rPr>
          <w:rFonts w:ascii="Times New Roman" w:eastAsia="Times New Roman" w:hAnsi="Times New Roman" w:cs="Times New Roman"/>
          <w:sz w:val="24"/>
          <w:szCs w:val="24"/>
          <w:lang w:eastAsia="en-GB"/>
        </w:rPr>
        <w:t>canters</w:t>
      </w:r>
      <w:r w:rsidRPr="00C5029B">
        <w:rPr>
          <w:rFonts w:ascii="Times New Roman" w:eastAsia="Times New Roman" w:hAnsi="Times New Roman" w:cs="Times New Roman"/>
          <w:sz w:val="24"/>
          <w:szCs w:val="24"/>
          <w:lang w:eastAsia="en-GB"/>
        </w:rPr>
        <w:t xml:space="preserve"> on the development of the "Mogadishu Eco-Volunteer App," a mobile application designed to address the pressing waste management challenges facing Mogadishu. The app aims to empower local communities by offering an accessible and user-friendly platform for waste reporting, organizing community clean-up events, and facilitating volunteer coordination. Through this platform, residents will have the ability to report waste issues in real-time, enabling more effective and targeted cleanup efforts.</w:t>
      </w:r>
    </w:p>
    <w:p w14:paraId="5D77788C" w14:textId="060DFC1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 xml:space="preserve">The scope of this study extends from December 2024 to August 2025, during which the app will be developed, tested, and refined to ensure its effectiveness. In addition to its core functions, the app will integrate Machine Learning (ML) to optimize resource allocation, </w:t>
      </w:r>
      <w:r w:rsidR="001A4A84" w:rsidRPr="00C5029B">
        <w:rPr>
          <w:rFonts w:ascii="Times New Roman" w:eastAsia="Times New Roman" w:hAnsi="Times New Roman" w:cs="Times New Roman"/>
          <w:sz w:val="24"/>
          <w:szCs w:val="24"/>
          <w:lang w:eastAsia="en-GB"/>
        </w:rPr>
        <w:t>analyse</w:t>
      </w:r>
      <w:r w:rsidRPr="00C5029B">
        <w:rPr>
          <w:rFonts w:ascii="Times New Roman" w:eastAsia="Times New Roman" w:hAnsi="Times New Roman" w:cs="Times New Roman"/>
          <w:sz w:val="24"/>
          <w:szCs w:val="24"/>
          <w:lang w:eastAsia="en-GB"/>
        </w:rPr>
        <w:t xml:space="preserve"> waste patterns, and enhance operational efficiency in real-time. The use of ML will allow for more precise identification of priority areas for clean-up, making resource deployment more strategic and impactful.</w:t>
      </w:r>
    </w:p>
    <w:p w14:paraId="4B586D86"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The focus of the study will also involve evaluating the app’s impact on community engagement, environmental cleanliness, and its potential scalability to other urban areas facing similar waste management challenges.</w:t>
      </w:r>
    </w:p>
    <w:p w14:paraId="1A6E7F47" w14:textId="77777777" w:rsidR="00D15754" w:rsidRPr="00C5029B" w:rsidRDefault="00D15754" w:rsidP="00C46637">
      <w:p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b/>
          <w:bCs/>
          <w:sz w:val="32"/>
          <w:szCs w:val="32"/>
          <w:lang w:eastAsia="en-GB"/>
        </w:rPr>
        <w:t>1.7 Organization of the Study</w:t>
      </w:r>
      <w:r w:rsidRPr="00C5029B">
        <w:rPr>
          <w:rFonts w:ascii="Times New Roman" w:eastAsia="Times New Roman" w:hAnsi="Times New Roman" w:cs="Times New Roman"/>
          <w:sz w:val="24"/>
          <w:szCs w:val="24"/>
          <w:lang w:eastAsia="en-GB"/>
        </w:rPr>
        <w:br/>
        <w:t>The thesis is organized into seven chapters, each serving a distinct purpose in the research process:</w:t>
      </w:r>
    </w:p>
    <w:p w14:paraId="1C159937" w14:textId="77777777" w:rsidR="00D15754" w:rsidRPr="00C5029B" w:rsidRDefault="00D15754" w:rsidP="00C46637">
      <w:pPr>
        <w:numPr>
          <w:ilvl w:val="0"/>
          <w:numId w:val="10"/>
        </w:num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lastRenderedPageBreak/>
        <w:t>Introduction: This chapter introduces the research plan, providing an overview of the background, problem statement, research objectives, research questions, and the scope of the study.</w:t>
      </w:r>
    </w:p>
    <w:p w14:paraId="03A3A555" w14:textId="77777777" w:rsidR="00D15754" w:rsidRPr="00C5029B" w:rsidRDefault="00D15754" w:rsidP="00C46637">
      <w:pPr>
        <w:numPr>
          <w:ilvl w:val="0"/>
          <w:numId w:val="10"/>
        </w:num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Literature Review: This chapter reviews existing research and studies related to coordinated, community-driven clean-up efforts, with a particular focus on the use of digital technologies like mobile applications, web technologies, and machine learning in waste management.</w:t>
      </w:r>
    </w:p>
    <w:p w14:paraId="380A52E5" w14:textId="77777777" w:rsidR="00D15754" w:rsidRPr="00C5029B" w:rsidRDefault="00D15754" w:rsidP="00C46637">
      <w:pPr>
        <w:numPr>
          <w:ilvl w:val="0"/>
          <w:numId w:val="10"/>
        </w:num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Methodology: This chapter details the research methods and techniques employed in developing the Mogadishu Eco-Volunteer App. It includes the approach taken for system design, data collection, and the application of machine learning for resource optimization.</w:t>
      </w:r>
    </w:p>
    <w:p w14:paraId="7F1AEAB0" w14:textId="77777777" w:rsidR="00D15754" w:rsidRPr="00C5029B" w:rsidRDefault="00D15754" w:rsidP="00C46637">
      <w:pPr>
        <w:numPr>
          <w:ilvl w:val="0"/>
          <w:numId w:val="10"/>
        </w:num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System Analysis and Design: This chapter focuses on gathering the requirements for the mobile app and presenting the design solutions. It discusses the technological stack, system architecture, user interface, and functionalities.</w:t>
      </w:r>
    </w:p>
    <w:p w14:paraId="46AA576D" w14:textId="77777777" w:rsidR="00D15754" w:rsidRPr="00C5029B" w:rsidRDefault="00D15754" w:rsidP="00C46637">
      <w:pPr>
        <w:numPr>
          <w:ilvl w:val="0"/>
          <w:numId w:val="10"/>
        </w:num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Implementation: This chapter describes the actual development process, including the coding, testing, and deployment of the system.</w:t>
      </w:r>
    </w:p>
    <w:p w14:paraId="0FE8C33F" w14:textId="77777777" w:rsidR="00D15754" w:rsidRPr="00C5029B" w:rsidRDefault="00D15754" w:rsidP="00C46637">
      <w:pPr>
        <w:numPr>
          <w:ilvl w:val="0"/>
          <w:numId w:val="10"/>
        </w:num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Results and Discussion: This chapter evaluates the outcomes of the implementation, analyzing the app’s performance, user engagement, and its impact on waste management efforts.</w:t>
      </w:r>
    </w:p>
    <w:p w14:paraId="6F9708C6" w14:textId="77777777" w:rsidR="00D15754" w:rsidRPr="00C5029B" w:rsidRDefault="00D15754" w:rsidP="00C46637">
      <w:pPr>
        <w:numPr>
          <w:ilvl w:val="0"/>
          <w:numId w:val="10"/>
        </w:numPr>
        <w:spacing w:before="100" w:beforeAutospacing="1" w:after="100" w:afterAutospacing="1" w:line="480" w:lineRule="auto"/>
        <w:rPr>
          <w:rFonts w:ascii="Times New Roman" w:eastAsia="Times New Roman" w:hAnsi="Times New Roman" w:cs="Times New Roman"/>
          <w:sz w:val="24"/>
          <w:szCs w:val="24"/>
          <w:lang w:eastAsia="en-GB"/>
        </w:rPr>
      </w:pPr>
      <w:r w:rsidRPr="00C5029B">
        <w:rPr>
          <w:rFonts w:ascii="Times New Roman" w:eastAsia="Times New Roman" w:hAnsi="Times New Roman" w:cs="Times New Roman"/>
          <w:sz w:val="24"/>
          <w:szCs w:val="24"/>
          <w:lang w:eastAsia="en-GB"/>
        </w:rPr>
        <w:t>Conclusion and Recommendations: The final chapter summarizes the study’s findings and offers recommendations for further research and system enhancements.</w:t>
      </w:r>
    </w:p>
    <w:p w14:paraId="6C5B77E3" w14:textId="77777777" w:rsidR="001A4A84" w:rsidRPr="00C5029B" w:rsidRDefault="001A4A84" w:rsidP="001A4A84">
      <w:pPr>
        <w:spacing w:before="100" w:beforeAutospacing="1" w:after="100" w:afterAutospacing="1" w:line="480" w:lineRule="auto"/>
        <w:ind w:left="720"/>
        <w:rPr>
          <w:rFonts w:ascii="Times New Roman" w:eastAsia="Times New Roman" w:hAnsi="Times New Roman" w:cs="Times New Roman"/>
          <w:sz w:val="24"/>
          <w:szCs w:val="24"/>
          <w:lang w:eastAsia="en-GB"/>
        </w:rPr>
      </w:pPr>
    </w:p>
    <w:p w14:paraId="56849737" w14:textId="77777777" w:rsidR="001A4A84" w:rsidRPr="00C5029B" w:rsidRDefault="001A4A84" w:rsidP="001A4A84">
      <w:pPr>
        <w:spacing w:before="100" w:beforeAutospacing="1" w:after="100" w:afterAutospacing="1" w:line="480" w:lineRule="auto"/>
        <w:ind w:left="720"/>
        <w:rPr>
          <w:rFonts w:ascii="Times New Roman" w:eastAsia="Times New Roman" w:hAnsi="Times New Roman" w:cs="Times New Roman"/>
          <w:sz w:val="24"/>
          <w:szCs w:val="24"/>
          <w:lang w:eastAsia="en-GB"/>
        </w:rPr>
      </w:pPr>
    </w:p>
    <w:p w14:paraId="0CC9DFFE" w14:textId="77777777" w:rsidR="001A4A84" w:rsidRPr="00C5029B" w:rsidRDefault="001A4A84" w:rsidP="001A4A84">
      <w:pPr>
        <w:spacing w:before="100" w:beforeAutospacing="1" w:after="100" w:afterAutospacing="1" w:line="480" w:lineRule="auto"/>
        <w:ind w:left="720"/>
        <w:rPr>
          <w:rFonts w:ascii="Times New Roman" w:eastAsia="Times New Roman" w:hAnsi="Times New Roman" w:cs="Times New Roman"/>
          <w:sz w:val="24"/>
          <w:szCs w:val="24"/>
          <w:lang w:eastAsia="en-GB"/>
        </w:rPr>
      </w:pPr>
    </w:p>
    <w:p w14:paraId="10387950" w14:textId="77777777" w:rsidR="00B705F5" w:rsidRPr="00C5029B" w:rsidRDefault="00B705F5" w:rsidP="00DA6E83">
      <w:pPr>
        <w:spacing w:line="480" w:lineRule="auto"/>
        <w:jc w:val="center"/>
        <w:rPr>
          <w:rFonts w:ascii="Times New Roman" w:hAnsi="Times New Roman" w:cs="Times New Roman"/>
          <w:b/>
          <w:bCs/>
          <w:sz w:val="32"/>
          <w:szCs w:val="32"/>
        </w:rPr>
      </w:pPr>
      <w:r w:rsidRPr="00C5029B">
        <w:rPr>
          <w:rFonts w:ascii="Times New Roman" w:hAnsi="Times New Roman" w:cs="Times New Roman"/>
          <w:b/>
          <w:bCs/>
          <w:sz w:val="32"/>
          <w:szCs w:val="32"/>
        </w:rPr>
        <w:lastRenderedPageBreak/>
        <w:t>Chapter 2: Literature Review</w:t>
      </w:r>
    </w:p>
    <w:p w14:paraId="61929C65"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1 Introduction</w:t>
      </w:r>
    </w:p>
    <w:p w14:paraId="5086C095"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Managing waste efficiently stands as a rising challenge because urban areas experience rapid growth. The unchecked accumulation of waste, particularly plastic, poses significant environmental and health risks. New technological developments including mobile applications and machine learning (ML) systems now present opportunities to</w:t>
      </w:r>
    </w:p>
    <w:p w14:paraId="5C96F190"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overcome present-day waste management problems. This technology combination of waste detection intelligence and route optimization monitoring enables real-time monitoring to generate better sustainable urban environment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lHhnZiaB","properties":{"formattedCitation":"(V et al., 2023)","plainCitation":"(V et al., 2023)","noteIndex":0},"citationItems":[{"id":20,"uris":["http://zotero.org/users/local/LS4bvoOh/items/LYJRKN4T"],"itemData":{"id":20,"type":"article-journal","abstract":"Abstract: During the process of smart city construction, city managers always spend a lot of energy and money for cleaning street garbage due to the random appearances of street garbage. Consequently, visual street cleanliness assessmentis particularly important. However, the existing assessment approaches have some clear disadvantages, such as the collection of street garbage information is not automated and street cleanliness assessment is not real-time. To address these disadvantages, this paper proposes an urban street cleanliness assessment approach using mobileedge computing and deep leaning. First the sensor are installed inside the dustbin and obtain up to the particular threshold . then Mobile edge service is used to store and extract street image information temporarily.","container-title":"International Journal for Research in Applied Science and Engineering Technology","DOI":"10.22214/ijraset.2023.54417","ISSN":"23219653","issue":"7","journalAbbreviation":"IJRASET","page":"600-606","source":"DOI.org (Crossref)","title":"A Machine Learning-Based Smart City Garbage Collection System","volume":"11","author":[{"family":"V","given":"Aswini"},{"family":"M","given":"Keerthana"},{"family":"G","given":"NehaShree"},{"family":"S","given":"Sasmitha"}],"issued":{"date-parts":[["2023",7,3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V et al., 2023)</w:t>
      </w:r>
      <w:r w:rsidRPr="00C5029B">
        <w:rPr>
          <w:rFonts w:ascii="Times New Roman" w:hAnsi="Times New Roman" w:cs="Times New Roman"/>
          <w:sz w:val="24"/>
          <w:szCs w:val="24"/>
        </w:rPr>
        <w:fldChar w:fldCharType="end"/>
      </w:r>
    </w:p>
    <w:p w14:paraId="25BE0E8F"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Failure in waste management in Mogadishu Somalia leads to blocked drainage systems and generates street litter as well as deteriorating health conditions in the area. The current cleaning operations show irregular outcomes because they miss sustained involvement from citizens. The research reveals that waste management systems based on ML technology demonstrate great potential to improve waste collection through more efficient operations and public involvement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qRmjXQe1","properties":{"formattedCitation":"(V et al., 2023)","plainCitation":"(V et al., 2023)","noteIndex":0},"citationItems":[{"id":20,"uris":["http://zotero.org/users/local/LS4bvoOh/items/LYJRKN4T"],"itemData":{"id":20,"type":"article-journal","abstract":"Abstract: During the process of smart city construction, city managers always spend a lot of energy and money for cleaning street garbage due to the random appearances of street garbage. Consequently, visual street cleanliness assessmentis particularly important. However, the existing assessment approaches have some clear disadvantages, such as the collection of street garbage information is not automated and street cleanliness assessment is not real-time. To address these disadvantages, this paper proposes an urban street cleanliness assessment approach using mobileedge computing and deep leaning. First the sensor are installed inside the dustbin and obtain up to the particular threshold . then Mobile edge service is used to store and extract street image information temporarily.","container-title":"International Journal for Research in Applied Science and Engineering Technology","DOI":"10.22214/ijraset.2023.54417","ISSN":"23219653","issue":"7","journalAbbreviation":"IJRASET","page":"600-606","source":"DOI.org (Crossref)","title":"A Machine Learning-Based Smart City Garbage Collection System","volume":"11","author":[{"family":"V","given":"Aswini"},{"family":"M","given":"Keerthana"},{"family":"G","given":"NehaShree"},{"family":"S","given":"Sasmitha"}],"issued":{"date-parts":[["2023",7,3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V et al., 2023)</w:t>
      </w:r>
      <w:r w:rsidRPr="00C5029B">
        <w:rPr>
          <w:rFonts w:ascii="Times New Roman" w:hAnsi="Times New Roman" w:cs="Times New Roman"/>
          <w:sz w:val="24"/>
          <w:szCs w:val="24"/>
        </w:rPr>
        <w:fldChar w:fldCharType="end"/>
      </w:r>
    </w:p>
    <w:p w14:paraId="07415759"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The study reviews how machines learn for waste control while focusing on modernizing urban development operations. The evaluation of existing research along with methods and technological progress focuses on demonstrating the advantages and constraints of ML algorithms for waste collection optimization. The evaluation demonstrates how ML models excel in this situation by examining these primary evaluation metrics including accuracy, precision, recall and F1-score</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juCPkRjj","properties":{"formattedCitation":"(V et al., 2023)","plainCitation":"(V et al., 2023)","noteIndex":0},"citationItems":[{"id":20,"uris":["http://zotero.org/users/local/LS4bvoOh/items/LYJRKN4T"],"itemData":{"id":20,"type":"article-journal","abstract":"Abstract: During the process of smart city construction, city managers always spend a lot of energy and money for cleaning street garbage due to the random appearances of street garbage. Consequently, visual street cleanliness assessmentis particularly important. However, the existing assessment approaches have some clear disadvantages, such as the collection of street garbage information is not automated and street cleanliness assessment is not real-time. To address these disadvantages, this paper proposes an urban street cleanliness assessment approach using mobileedge computing and deep leaning. First the sensor are installed inside the dustbin and obtain up to the particular threshold . then Mobile edge service is used to store and extract street image information temporarily.","container-title":"International Journal for Research in Applied Science and Engineering Technology","DOI":"10.22214/ijraset.2023.54417","ISSN":"23219653","issue":"7","journalAbbreviation":"IJRASET","page":"600-606","source":"DOI.org (Crossref)","title":"A Machine Learning-Based Smart City Garbage Collection System","volume":"11","author":[{"family":"V","given":"Aswini"},{"family":"M","given":"Keerthana"},{"family":"G","given":"NehaShree"},{"family":"S","given":"Sasmitha"}],"issued":{"date-parts":[["2023",7,3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V et al., 2023)</w:t>
      </w:r>
      <w:r w:rsidRPr="00C5029B">
        <w:rPr>
          <w:rFonts w:ascii="Times New Roman" w:hAnsi="Times New Roman" w:cs="Times New Roman"/>
          <w:sz w:val="24"/>
          <w:szCs w:val="24"/>
        </w:rPr>
        <w:fldChar w:fldCharType="end"/>
      </w:r>
    </w:p>
    <w:p w14:paraId="70C0AB2D"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The review provides an analysis of current trends in addition to future projections regarding ML-based waste management methods. Researchers study potential transformational effects on urban waste management strategies through the evaluation </w:t>
      </w:r>
      <w:r w:rsidRPr="00C5029B">
        <w:rPr>
          <w:rFonts w:ascii="Times New Roman" w:hAnsi="Times New Roman" w:cs="Times New Roman"/>
          <w:sz w:val="24"/>
          <w:szCs w:val="24"/>
        </w:rPr>
        <w:lastRenderedPageBreak/>
        <w:t>of deep learning applications with IoT-based waste monitoring alongside automated waste classification. This research results will enable developers to create a machine</w:t>
      </w:r>
    </w:p>
    <w:p w14:paraId="2A73BFE1"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learning-based mobile application which enhances waste collection efficiency while promoting environmental sustainability throughout Mogadishu.</w:t>
      </w:r>
    </w:p>
    <w:p w14:paraId="3594EF2F"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2 Waste Management Challenges in Urban Areas</w:t>
      </w:r>
    </w:p>
    <w:p w14:paraId="2DA8ACC0"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A waste management crisis is worsening in urban areas worldwide because of fast population increase alongside industrialization and urban growth. Towns currently manage insufficient waste collection operations while attempting to dispose of waste which leads to deteriorating environmental conditions and health dangers along with improperly used resources. Proper waste management infrastructure along with ineffective policies together create additional difficulties for the existing challenges.</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ayb9pdCi","properties":{"formattedCitation":"(Fang et al., 2023)","plainCitation":"(Fang et al., 2023)","noteIndex":0},"citationItems":[{"id":58,"uris":["http://zotero.org/users/local/LS4bvoOh/items/SASEEXC2"],"itemData":{"id":58,"type":"article-journal","abstract":"Abstract\n            The rising amount of waste generated worldwide is inducing issues of pollution, waste management, and recycling, calling for new strategies to improve the waste ecosystem, such as the use of artificial intelligence. Here, we review the application of artificial intelligence in waste-to-energy, smart bins, waste-sorting robots, waste generation models, waste monitoring and tracking, plastic pyrolysis, distinguishing fossil and modern materials, logistics, disposal, illegal dumping, resource recovery, smart cities, process efficiency, cost savings, and improving public health. Using artificial intelligence in waste logistics can reduce transportation distance by up to 36.8%, cost savings by up to 13.35%, and time savings by up to 28.22%. Artificial intelligence allows for identifying and sorting waste with an accuracy ranging from 72.8 to 99.95%. Artificial intelligence combined with chemical analysis improves waste pyrolysis, carbon emission estimation, and energy conversion. We also explain how efficiency can be increased and costs can be reduced by artificial intelligence in waste management systems for smart cities.","container-title":"Environmental Chemistry Letters","DOI":"10.1007/s10311-023-01604-3","ISSN":"1610-3653, 1610-3661","issue":"4","journalAbbreviation":"Environ Chem Lett","language":"en","page":"1959-1989","source":"DOI.org (Crossref)","title":"Artificial intelligence for waste management in smart cities: a review","title-short":"Artificial intelligence for waste management in smart cities","volume":"21","author":[{"family":"Fang","given":"Bingbing"},{"family":"Yu","given":"Jiacheng"},{"family":"Chen","given":"Zhonghao"},{"family":"Osman","given":"Ahmed I."},{"family":"Farghali","given":"Mohamed"},{"family":"Ihara","given":"Ikko"},{"family":"Hamza","given":"Essam H."},{"family":"Rooney","given":"David W."},{"family":"Yap","given":"Pow-Seng"}],"issued":{"date-parts":[["2023",8]]}}}],"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Fang et al., 2023)</w:t>
      </w:r>
      <w:r w:rsidRPr="00C5029B">
        <w:rPr>
          <w:rFonts w:ascii="Times New Roman" w:hAnsi="Times New Roman" w:cs="Times New Roman"/>
          <w:sz w:val="24"/>
          <w:szCs w:val="24"/>
        </w:rPr>
        <w:fldChar w:fldCharType="end"/>
      </w:r>
    </w:p>
    <w:p w14:paraId="3AF810F3"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A growing crisis in urban waste management is exacerbated by rapid population growth, industrialization, and insufficient waste collection infrastructure. Despite technological advancements, urban centers often fail to manage the escalating volume of waste, resulting in severe environmental degradation and public health risks. This challenge is compounded by ineffective waste disposal policies and inadequate waste management systems, particularly in developing regions. However, solutions such as AI-powered systems in smart cities can optimize waste management practices, including efficient collection and sorting, to alleviate these challenges. A promising avenue for urban waste management is the integration of AI, which can enhance predictive waste generation models, automate sorting processes, and optimize resource allocation in real-time​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ECN5k10x","properties":{"formattedCitation":"(Olawade et al., 2024)","plainCitation":"(Olawade et al., 2024)","noteIndex":0},"citationItems":[{"id":49,"uris":["http://zotero.org/users/local/LS4bvoOh/items/4R8JRWVQ"],"itemData":{"id":49,"type":"article-journal","container-title":"Waste Management Bulletin","DOI":"10.1016/j.wmb.2024.05.001","ISSN":"29497507","issue":"2","journalAbbreviation":"Waste Management Bulletin","language":"en","page":"244-263","source":"DOI.org (Crossref)","title":"Smart waste management: A paradigm shift enabled by artificial intelligence","title-short":"Smart waste management","volume":"2","author":[{"family":"Olawade","given":"David B."},{"family":"Fapohunda","given":"Oluwaseun"},{"family":"Wada","given":"Ojima Z."},{"family":"Usman","given":"Sunday O."},{"family":"Ige","given":"Abimbola O."},{"family":"Ajisafe","given":"Olawale"},{"family":"Oladapo","given":"Bankole I."}],"issued":{"date-parts":[["2024",6]]}}}],"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Olawade et al., 2024)</w:t>
      </w:r>
      <w:r w:rsidRPr="00C5029B">
        <w:rPr>
          <w:rFonts w:ascii="Times New Roman" w:hAnsi="Times New Roman" w:cs="Times New Roman"/>
          <w:sz w:val="24"/>
          <w:szCs w:val="24"/>
        </w:rPr>
        <w:fldChar w:fldCharType="end"/>
      </w:r>
    </w:p>
    <w:p w14:paraId="59AF13E4"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lastRenderedPageBreak/>
        <w:t>2.2.1 Overview of the International Waste Management Environment</w:t>
      </w:r>
    </w:p>
    <w:p w14:paraId="2C9AF4F6"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The annual production of municipal solid waste (MSW) across the globe currently reaches 2.01 billion metric tons and experts project it will increase because of ongoing urbanization together with industrial expansion. The worldwide waste management failures cause environmental degradation through greenhouse gas emissions as well as surface water pollution while injecting toxic substances into groundwater systems. The practice of open dumping and insufficient waste treatment persists throughout several developing nations because it increases both environmental dangers and public health risks</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xsndwPuh","properties":{"formattedCitation":"(Fang et al., 2023)","plainCitation":"(Fang et al., 2023)","noteIndex":0},"citationItems":[{"id":58,"uris":["http://zotero.org/users/local/LS4bvoOh/items/SASEEXC2"],"itemData":{"id":58,"type":"article-journal","abstract":"Abstract\n            The rising amount of waste generated worldwide is inducing issues of pollution, waste management, and recycling, calling for new strategies to improve the waste ecosystem, such as the use of artificial intelligence. Here, we review the application of artificial intelligence in waste-to-energy, smart bins, waste-sorting robots, waste generation models, waste monitoring and tracking, plastic pyrolysis, distinguishing fossil and modern materials, logistics, disposal, illegal dumping, resource recovery, smart cities, process efficiency, cost savings, and improving public health. Using artificial intelligence in waste logistics can reduce transportation distance by up to 36.8%, cost savings by up to 13.35%, and time savings by up to 28.22%. Artificial intelligence allows for identifying and sorting waste with an accuracy ranging from 72.8 to 99.95%. Artificial intelligence combined with chemical analysis improves waste pyrolysis, carbon emission estimation, and energy conversion. We also explain how efficiency can be increased and costs can be reduced by artificial intelligence in waste management systems for smart cities.","container-title":"Environmental Chemistry Letters","DOI":"10.1007/s10311-023-01604-3","ISSN":"1610-3653, 1610-3661","issue":"4","journalAbbreviation":"Environ Chem Lett","language":"en","page":"1959-1989","source":"DOI.org (Crossref)","title":"Artificial intelligence for waste management in smart cities: a review","title-short":"Artificial intelligence for waste management in smart cities","volume":"21","author":[{"family":"Fang","given":"Bingbing"},{"family":"Yu","given":"Jiacheng"},{"family":"Chen","given":"Zhonghao"},{"family":"Osman","given":"Ahmed I."},{"family":"Farghali","given":"Mohamed"},{"family":"Ihara","given":"Ikko"},{"family":"Hamza","given":"Essam H."},{"family":"Rooney","given":"David W."},{"family":"Yap","given":"Pow-Seng"}],"issued":{"date-parts":[["2023",8]]}}}],"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Fang et al., 2023)</w:t>
      </w:r>
      <w:r w:rsidRPr="00C5029B">
        <w:rPr>
          <w:rFonts w:ascii="Times New Roman" w:hAnsi="Times New Roman" w:cs="Times New Roman"/>
          <w:sz w:val="24"/>
          <w:szCs w:val="24"/>
        </w:rPr>
        <w:fldChar w:fldCharType="end"/>
      </w:r>
    </w:p>
    <w:p w14:paraId="4FB440C2"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Soldiers and artificial recycling software have allowed developed nations to better organize waste disposal while decreasing the need for landfill systems. The implementation of AI waste logistics solutions enables route optimization through a 36.8% improvement which leads to reduced operational expenses by 13.35% as per research data</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83hSnL93","properties":{"formattedCitation":"(Fang et al., 2023)","plainCitation":"(Fang et al., 2023)","noteIndex":0},"citationItems":[{"id":58,"uris":["http://zotero.org/users/local/LS4bvoOh/items/SASEEXC2"],"itemData":{"id":58,"type":"article-journal","abstract":"Abstract\n            The rising amount of waste generated worldwide is inducing issues of pollution, waste management, and recycling, calling for new strategies to improve the waste ecosystem, such as the use of artificial intelligence. Here, we review the application of artificial intelligence in waste-to-energy, smart bins, waste-sorting robots, waste generation models, waste monitoring and tracking, plastic pyrolysis, distinguishing fossil and modern materials, logistics, disposal, illegal dumping, resource recovery, smart cities, process efficiency, cost savings, and improving public health. Using artificial intelligence in waste logistics can reduce transportation distance by up to 36.8%, cost savings by up to 13.35%, and time savings by up to 28.22%. Artificial intelligence allows for identifying and sorting waste with an accuracy ranging from 72.8 to 99.95%. Artificial intelligence combined with chemical analysis improves waste pyrolysis, carbon emission estimation, and energy conversion. We also explain how efficiency can be increased and costs can be reduced by artificial intelligence in waste management systems for smart cities.","container-title":"Environmental Chemistry Letters","DOI":"10.1007/s10311-023-01604-3","ISSN":"1610-3653, 1610-3661","issue":"4","journalAbbreviation":"Environ Chem Lett","language":"en","page":"1959-1989","source":"DOI.org (Crossref)","title":"Artificial intelligence for waste management in smart cities: a review","title-short":"Artificial intelligence for waste management in smart cities","volume":"21","author":[{"family":"Fang","given":"Bingbing"},{"family":"Yu","given":"Jiacheng"},{"family":"Chen","given":"Zhonghao"},{"family":"Osman","given":"Ahmed I."},{"family":"Farghali","given":"Mohamed"},{"family":"Ihara","given":"Ikko"},{"family":"Hamza","given":"Essam H."},{"family":"Rooney","given":"David W."},{"family":"Yap","given":"Pow-Seng"}],"issued":{"date-parts":[["2023",8]]}}}],"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Fang et al., 2023)</w:t>
      </w:r>
      <w:r w:rsidRPr="00C5029B">
        <w:rPr>
          <w:rFonts w:ascii="Times New Roman" w:hAnsi="Times New Roman" w:cs="Times New Roman"/>
          <w:sz w:val="24"/>
          <w:szCs w:val="24"/>
        </w:rPr>
        <w:fldChar w:fldCharType="end"/>
      </w:r>
    </w:p>
    <w:p w14:paraId="51251F94"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The improper management of waste in developing countries becomes unstable since they lack sufficient waste collection programs and face monetary issues alongside limited education regarding proper waste disposal techniques. The main waste management practice relies on informal methods despite needing technological solutions that both boost functional efficiency and protect worker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FzxTERWP","properties":{"formattedCitation":"(Fang et al., 2023)","plainCitation":"(Fang et al., 2023)","noteIndex":0},"citationItems":[{"id":58,"uris":["http://zotero.org/users/local/LS4bvoOh/items/SASEEXC2"],"itemData":{"id":58,"type":"article-journal","abstract":"Abstract\n            The rising amount of waste generated worldwide is inducing issues of pollution, waste management, and recycling, calling for new strategies to improve the waste ecosystem, such as the use of artificial intelligence. Here, we review the application of artificial intelligence in waste-to-energy, smart bins, waste-sorting robots, waste generation models, waste monitoring and tracking, plastic pyrolysis, distinguishing fossil and modern materials, logistics, disposal, illegal dumping, resource recovery, smart cities, process efficiency, cost savings, and improving public health. Using artificial intelligence in waste logistics can reduce transportation distance by up to 36.8%, cost savings by up to 13.35%, and time savings by up to 28.22%. Artificial intelligence allows for identifying and sorting waste with an accuracy ranging from 72.8 to 99.95%. Artificial intelligence combined with chemical analysis improves waste pyrolysis, carbon emission estimation, and energy conversion. We also explain how efficiency can be increased and costs can be reduced by artificial intelligence in waste management systems for smart cities.","container-title":"Environmental Chemistry Letters","DOI":"10.1007/s10311-023-01604-3","ISSN":"1610-3653, 1610-3661","issue":"4","journalAbbreviation":"Environ Chem Lett","language":"en","page":"1959-1989","source":"DOI.org (Crossref)","title":"Artificial intelligence for waste management in smart cities: a review","title-short":"Artificial intelligence for waste management in smart cities","volume":"21","author":[{"family":"Fang","given":"Bingbing"},{"family":"Yu","given":"Jiacheng"},{"family":"Chen","given":"Zhonghao"},{"family":"Osman","given":"Ahmed I."},{"family":"Farghali","given":"Mohamed"},{"family":"Ihara","given":"Ikko"},{"family":"Hamza","given":"Essam H."},{"family":"Rooney","given":"David W."},{"family":"Yap","given":"Pow-Seng"}],"issued":{"date-parts":[["2023",8]]}}}],"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Fang et al., 2023)</w:t>
      </w:r>
      <w:r w:rsidRPr="00C5029B">
        <w:rPr>
          <w:rFonts w:ascii="Times New Roman" w:hAnsi="Times New Roman" w:cs="Times New Roman"/>
          <w:sz w:val="24"/>
          <w:szCs w:val="24"/>
        </w:rPr>
        <w:fldChar w:fldCharType="end"/>
      </w:r>
    </w:p>
    <w:p w14:paraId="18394716"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Modern waste management practices receive increasing contributions from artificial intelligence and machine learning technologies across the world. These technological improvements help improve waste segregation functions while maximizing collection route routes and comprehending recycling material control processes. Through AI-</w:t>
      </w:r>
      <w:r w:rsidRPr="00C5029B">
        <w:rPr>
          <w:rFonts w:ascii="Times New Roman" w:hAnsi="Times New Roman" w:cs="Times New Roman"/>
          <w:sz w:val="24"/>
          <w:szCs w:val="24"/>
        </w:rPr>
        <w:lastRenderedPageBreak/>
        <w:t xml:space="preserve">powered tracking systems municipalities gain abilities to understand waste patterns and predict waste patterns and develop data-based waste management plan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V8CQ1jqX","properties":{"formattedCitation":"(Fang et al., 2023)","plainCitation":"(Fang et al., 2023)","noteIndex":0},"citationItems":[{"id":58,"uris":["http://zotero.org/users/local/LS4bvoOh/items/SASEEXC2"],"itemData":{"id":58,"type":"article-journal","abstract":"Abstract\n            The rising amount of waste generated worldwide is inducing issues of pollution, waste management, and recycling, calling for new strategies to improve the waste ecosystem, such as the use of artificial intelligence. Here, we review the application of artificial intelligence in waste-to-energy, smart bins, waste-sorting robots, waste generation models, waste monitoring and tracking, plastic pyrolysis, distinguishing fossil and modern materials, logistics, disposal, illegal dumping, resource recovery, smart cities, process efficiency, cost savings, and improving public health. Using artificial intelligence in waste logistics can reduce transportation distance by up to 36.8%, cost savings by up to 13.35%, and time savings by up to 28.22%. Artificial intelligence allows for identifying and sorting waste with an accuracy ranging from 72.8 to 99.95%. Artificial intelligence combined with chemical analysis improves waste pyrolysis, carbon emission estimation, and energy conversion. We also explain how efficiency can be increased and costs can be reduced by artificial intelligence in waste management systems for smart cities.","container-title":"Environmental Chemistry Letters","DOI":"10.1007/s10311-023-01604-3","ISSN":"1610-3653, 1610-3661","issue":"4","journalAbbreviation":"Environ Chem Lett","language":"en","page":"1959-1989","source":"DOI.org (Crossref)","title":"Artificial intelligence for waste management in smart cities: a review","title-short":"Artificial intelligence for waste management in smart cities","volume":"21","author":[{"family":"Fang","given":"Bingbing"},{"family":"Yu","given":"Jiacheng"},{"family":"Chen","given":"Zhonghao"},{"family":"Osman","given":"Ahmed I."},{"family":"Farghali","given":"Mohamed"},{"family":"Ihara","given":"Ikko"},{"family":"Hamza","given":"Essam H."},{"family":"Rooney","given":"David W."},{"family":"Yap","given":"Pow-Seng"}],"issued":{"date-parts":[["2023",8]]}}}],"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Fang et al., 2023)</w:t>
      </w:r>
      <w:r w:rsidRPr="00C5029B">
        <w:rPr>
          <w:rFonts w:ascii="Times New Roman" w:hAnsi="Times New Roman" w:cs="Times New Roman"/>
          <w:sz w:val="24"/>
          <w:szCs w:val="24"/>
        </w:rPr>
        <w:fldChar w:fldCharType="end"/>
      </w:r>
    </w:p>
    <w:p w14:paraId="6868D40E"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Sustainable waste management on a global level needs international cooperation along with governance framework. The implementation of IoT and machine learning together with AI in waste management systems creates an extensive solution which helps solve urban waste issues while establishing sustainable plans for long-term management</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NWupyUw6","properties":{"formattedCitation":"(Fang et al., 2023)","plainCitation":"(Fang et al., 2023)","noteIndex":0},"citationItems":[{"id":58,"uris":["http://zotero.org/users/local/LS4bvoOh/items/SASEEXC2"],"itemData":{"id":58,"type":"article-journal","abstract":"Abstract\n            The rising amount of waste generated worldwide is inducing issues of pollution, waste management, and recycling, calling for new strategies to improve the waste ecosystem, such as the use of artificial intelligence. Here, we review the application of artificial intelligence in waste-to-energy, smart bins, waste-sorting robots, waste generation models, waste monitoring and tracking, plastic pyrolysis, distinguishing fossil and modern materials, logistics, disposal, illegal dumping, resource recovery, smart cities, process efficiency, cost savings, and improving public health. Using artificial intelligence in waste logistics can reduce transportation distance by up to 36.8%, cost savings by up to 13.35%, and time savings by up to 28.22%. Artificial intelligence allows for identifying and sorting waste with an accuracy ranging from 72.8 to 99.95%. Artificial intelligence combined with chemical analysis improves waste pyrolysis, carbon emission estimation, and energy conversion. We also explain how efficiency can be increased and costs can be reduced by artificial intelligence in waste management systems for smart cities.","container-title":"Environmental Chemistry Letters","DOI":"10.1007/s10311-023-01604-3","ISSN":"1610-3653, 1610-3661","issue":"4","journalAbbreviation":"Environ Chem Lett","language":"en","page":"1959-1989","source":"DOI.org (Crossref)","title":"Artificial intelligence for waste management in smart cities: a review","title-short":"Artificial intelligence for waste management in smart cities","volume":"21","author":[{"family":"Fang","given":"Bingbing"},{"family":"Yu","given":"Jiacheng"},{"family":"Chen","given":"Zhonghao"},{"family":"Osman","given":"Ahmed I."},{"family":"Farghali","given":"Mohamed"},{"family":"Ihara","given":"Ikko"},{"family":"Hamza","given":"Essam H."},{"family":"Rooney","given":"David W."},{"family":"Yap","given":"Pow-Seng"}],"issued":{"date-parts":[["2023",8]]}}}],"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Fang et al., 2023)</w:t>
      </w:r>
      <w:r w:rsidRPr="00C5029B">
        <w:rPr>
          <w:rFonts w:ascii="Times New Roman" w:hAnsi="Times New Roman" w:cs="Times New Roman"/>
          <w:sz w:val="24"/>
          <w:szCs w:val="24"/>
        </w:rPr>
        <w:fldChar w:fldCharType="end"/>
      </w:r>
    </w:p>
    <w:p w14:paraId="189C1EB7"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2.2 Challenges Faced by Cities in Developing Countries, Including Mogadishu</w:t>
      </w:r>
    </w:p>
    <w:p w14:paraId="38530F19"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The combination of economic deficiencies with poor infrastructure and governance problems creates substantial waste management problems for developing world cities like Mogadishu. The inadequate waste collection services create widespread behavior of illegal waste dumping while resulting in waste accumulation throughout public areas. Urban areas experience inefficient waste management systems because their policies lack effectiveness while recycling programs remain non-existent. Moreover, residents show inadequate understanding about waste disposal standard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FSCxzuIL","properties":{"formattedCitation":"(Li et al., 2018)","plainCitation":"(Li et al., 2018)","noteIndex":0},"citationItems":[{"id":24,"uris":["http://zotero.org/users/local/LS4bvoOh/items/97D2K8P3"],"itemData":{"id":24,"type":"paper-conference","DOI":"10.18293/SEKE2018-101","event-title":"The 30th International Conference on Software Engineering and Knowledge Engineering","page":"256-303","source":"DOI.org (Crossref)","title":"A Mutilple-Level Assessment System for Smart City Street Cleanliness","URL":"http://ksiresearchorg.ipage.com/seke/seke18paper/seke18paper_101.pdf","author":[{"family":"Li","given":"Wenrui"},{"family":"Bhushan","given":"Bharat"},{"family":"Gao","given":"Jerry"}],"accessed":{"date-parts":[["2025",1,8]]},"issued":{"date-parts":[["2018",7,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Li et al., 2018)</w:t>
      </w:r>
      <w:r w:rsidRPr="00C5029B">
        <w:rPr>
          <w:rFonts w:ascii="Times New Roman" w:hAnsi="Times New Roman" w:cs="Times New Roman"/>
          <w:sz w:val="24"/>
          <w:szCs w:val="24"/>
        </w:rPr>
        <w:fldChar w:fldCharType="end"/>
      </w:r>
    </w:p>
    <w:p w14:paraId="657709E5"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The financial circumstances governing waste management infrastructure </w:t>
      </w:r>
      <w:proofErr w:type="gramStart"/>
      <w:r w:rsidRPr="00C5029B">
        <w:rPr>
          <w:rFonts w:ascii="Times New Roman" w:hAnsi="Times New Roman" w:cs="Times New Roman"/>
          <w:sz w:val="24"/>
          <w:szCs w:val="24"/>
        </w:rPr>
        <w:t>prove</w:t>
      </w:r>
      <w:proofErr w:type="gramEnd"/>
      <w:r w:rsidRPr="00C5029B">
        <w:rPr>
          <w:rFonts w:ascii="Times New Roman" w:hAnsi="Times New Roman" w:cs="Times New Roman"/>
          <w:sz w:val="24"/>
          <w:szCs w:val="24"/>
        </w:rPr>
        <w:t xml:space="preserve"> essential for determining its success rate. Multiple cities struggle because they do not have enough budget to invest in state-of-the-art waste processing centers and smart waste tracking equipment and waste collection machinery. Waste builds up rapidly because of this situation which blocks drainage systems increases flooding dangers as well as causes environmental harm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9jLm3eN0","properties":{"formattedCitation":"(Li et al., 2018)","plainCitation":"(Li et al., 2018)","noteIndex":0},"citationItems":[{"id":24,"uris":["http://zotero.org/users/local/LS4bvoOh/items/97D2K8P3"],"itemData":{"id":24,"type":"paper-conference","DOI":"10.18293/SEKE2018-101","event-title":"The 30th International Conference on Software Engineering and Knowledge Engineering","page":"256-303","source":"DOI.org (Crossref)","title":"A Mutilple-Level Assessment System for Smart City Street Cleanliness","URL":"http://ksiresearchorg.ipage.com/seke/seke18paper/seke18paper_101.pdf","author":[{"family":"Li","given":"Wenrui"},{"family":"Bhushan","given":"Bharat"},{"family":"Gao","given":"Jerry"}],"accessed":{"date-parts":[["2025",1,8]]},"issued":{"date-parts":[["2018",7,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Li et al., 2018)</w:t>
      </w:r>
      <w:r w:rsidRPr="00C5029B">
        <w:rPr>
          <w:rFonts w:ascii="Times New Roman" w:hAnsi="Times New Roman" w:cs="Times New Roman"/>
          <w:sz w:val="24"/>
          <w:szCs w:val="24"/>
        </w:rPr>
        <w:fldChar w:fldCharType="end"/>
      </w:r>
    </w:p>
    <w:p w14:paraId="22C391E6"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lastRenderedPageBreak/>
        <w:t xml:space="preserve">The major hurdle arises from the presence of unregulated waste industry operations within the formal waste sector. Informal waste collectors help the recycling process but they must work under dangerous situations since they lack modern recycling facilities. AI with machine learning technology integration in these regions would support better waste management practice through improved tracking systems and optimized waste collection processes and efficient waste processing solution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7ZKMbWUu","properties":{"formattedCitation":"(Li et al., 2018)","plainCitation":"(Li et al., 2018)","noteIndex":0},"citationItems":[{"id":24,"uris":["http://zotero.org/users/local/LS4bvoOh/items/97D2K8P3"],"itemData":{"id":24,"type":"paper-conference","DOI":"10.18293/SEKE2018-101","event-title":"The 30th International Conference on Software Engineering and Knowledge Engineering","page":"256-303","source":"DOI.org (Crossref)","title":"A Mutilple-Level Assessment System for Smart City Street Cleanliness","URL":"http://ksiresearchorg.ipage.com/seke/seke18paper/seke18paper_101.pdf","author":[{"family":"Li","given":"Wenrui"},{"family":"Bhushan","given":"Bharat"},{"family":"Gao","given":"Jerry"}],"accessed":{"date-parts":[["2025",1,8]]},"issued":{"date-parts":[["2018",7,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Li et al., 2018)</w:t>
      </w:r>
      <w:r w:rsidRPr="00C5029B">
        <w:rPr>
          <w:rFonts w:ascii="Times New Roman" w:hAnsi="Times New Roman" w:cs="Times New Roman"/>
          <w:sz w:val="24"/>
          <w:szCs w:val="24"/>
        </w:rPr>
        <w:fldChar w:fldCharType="end"/>
      </w:r>
    </w:p>
    <w:p w14:paraId="43C0FA1F"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2.3 Discussion of the Environmental and Public Health Implications of Poor Waste Management</w:t>
      </w:r>
    </w:p>
    <w:p w14:paraId="5D4861BC"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The improper handling of waste produces devastating effects on public health together with environmental damage for urban populations. The unregulated disposal of waste generates combined effects of air pollution and soil pollution and water pollution that negatively affect biodiversity along with human health outcomes. Open burning of waste in many cities causes extensive atmospheric emission of harmful gases which conduct climate change while triggering respiratory disease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fZr3T7S8","properties":{"formattedCitation":"(Li et al., 2018)","plainCitation":"(Li et al., 2018)","noteIndex":0},"citationItems":[{"id":24,"uris":["http://zotero.org/users/local/LS4bvoOh/items/97D2K8P3"],"itemData":{"id":24,"type":"paper-conference","DOI":"10.18293/SEKE2018-101","event-title":"The 30th International Conference on Software Engineering and Knowledge Engineering","page":"256-303","source":"DOI.org (Crossref)","title":"A Mutilple-Level Assessment System for Smart City Street Cleanliness","URL":"http://ksiresearchorg.ipage.com/seke/seke18paper/seke18paper_101.pdf","author":[{"family":"Li","given":"Wenrui"},{"family":"Bhushan","given":"Bharat"},{"family":"Gao","given":"Jerry"}],"accessed":{"date-parts":[["2025",1,8]]},"issued":{"date-parts":[["2018",7,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Li et al., 2018)</w:t>
      </w:r>
      <w:r w:rsidRPr="00C5029B">
        <w:rPr>
          <w:rFonts w:ascii="Times New Roman" w:hAnsi="Times New Roman" w:cs="Times New Roman"/>
          <w:sz w:val="24"/>
          <w:szCs w:val="24"/>
        </w:rPr>
        <w:fldChar w:fldCharType="end"/>
      </w:r>
    </w:p>
    <w:p w14:paraId="3CDA4768"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Arbitrary waste handling presents major health hazards to individuals who live in urban areas particularly among lower income neighborhoods. The improper disposal of waste materials creates contaminated water sources which spread numerous waterborne diseases including cholera as well as typhoid and dysentery. The increased waste accumulation gives diseases-carrying pests like mosquitoes and rodents a habitat that aids their dispersal of vector-borne disease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mjDHd2CA","properties":{"formattedCitation":"(Li et al., 2018)","plainCitation":"(Li et al., 2018)","noteIndex":0},"citationItems":[{"id":24,"uris":["http://zotero.org/users/local/LS4bvoOh/items/97D2K8P3"],"itemData":{"id":24,"type":"paper-conference","DOI":"10.18293/SEKE2018-101","event-title":"The 30th International Conference on Software Engineering and Knowledge Engineering","page":"256-303","source":"DOI.org (Crossref)","title":"A Mutilple-Level Assessment System for Smart City Street Cleanliness","URL":"http://ksiresearchorg.ipage.com/seke/seke18paper/seke18paper_101.pdf","author":[{"family":"Li","given":"Wenrui"},{"family":"Bhushan","given":"Bharat"},{"family":"Gao","given":"Jerry"}],"accessed":{"date-parts":[["2025",1,8]]},"issued":{"date-parts":[["2018",7,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Li et al., 2018)</w:t>
      </w:r>
      <w:r w:rsidRPr="00C5029B">
        <w:rPr>
          <w:rFonts w:ascii="Times New Roman" w:hAnsi="Times New Roman" w:cs="Times New Roman"/>
          <w:sz w:val="24"/>
          <w:szCs w:val="24"/>
        </w:rPr>
        <w:fldChar w:fldCharType="end"/>
      </w:r>
    </w:p>
    <w:p w14:paraId="1CF24004"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AI technologies applied to waste management help reduce these dangers through continuous waste tracking systems and forecasted waste rate prediction and improved waste collection scheduling. Cities promoting advanced waste management systems through smart practices become able to combat air pollution while decreasing health </w:t>
      </w:r>
      <w:r w:rsidRPr="00C5029B">
        <w:rPr>
          <w:rFonts w:ascii="Times New Roman" w:hAnsi="Times New Roman" w:cs="Times New Roman"/>
          <w:sz w:val="24"/>
          <w:szCs w:val="24"/>
        </w:rPr>
        <w:lastRenderedPageBreak/>
        <w:t xml:space="preserve">hazards to establish safety enhancements in their metropolitan regions according to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MUrb22gO","properties":{"formattedCitation":"(Li et al., 2018)","plainCitation":"(Li et al., 2018)","noteIndex":0},"citationItems":[{"id":24,"uris":["http://zotero.org/users/local/LS4bvoOh/items/97D2K8P3"],"itemData":{"id":24,"type":"paper-conference","DOI":"10.18293/SEKE2018-101","event-title":"The 30th International Conference on Software Engineering and Knowledge Engineering","page":"256-303","source":"DOI.org (Crossref)","title":"A Mutilple-Level Assessment System for Smart City Street Cleanliness","URL":"http://ksiresearchorg.ipage.com/seke/seke18paper/seke18paper_101.pdf","author":[{"family":"Li","given":"Wenrui"},{"family":"Bhushan","given":"Bharat"},{"family":"Gao","given":"Jerry"}],"accessed":{"date-parts":[["2025",1,8]]},"issued":{"date-parts":[["2018",7,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Li et al., 2018)</w:t>
      </w:r>
      <w:r w:rsidRPr="00C5029B">
        <w:rPr>
          <w:rFonts w:ascii="Times New Roman" w:hAnsi="Times New Roman" w:cs="Times New Roman"/>
          <w:sz w:val="24"/>
          <w:szCs w:val="24"/>
        </w:rPr>
        <w:fldChar w:fldCharType="end"/>
      </w:r>
    </w:p>
    <w:p w14:paraId="148EAE20"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3 The Role of Community Engagement in Waste Management</w:t>
      </w:r>
    </w:p>
    <w:p w14:paraId="40BABED7"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Engaged communities have a fundamental part to play for the success of waste management projects. Activity from local residents in waste cleanup alongside proper disposal habits results in better performance of municipal waste collection and recycling initiatives. The lead role of community-driven waste management influences more than individual behavior because it shapes municipal policies while planning infrastructure systems and maintaining urban sustainability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OpszZV3C","properties":{"formattedCitation":"(Rane A et al., 2024)","plainCitation":"(Rane A et al., 2024)","noteIndex":0},"citationItems":[{"id":53,"uris":["http://zotero.org/users/local/LS4bvoOh/items/RASREDFU"],"itemData":{"id":53,"type":"article-journal","abstract":"This case study aims to encourage ecologically responsible garbage disposal practices and assess Noveleta, Province of Cavite's community waste management initiatives. A deliberate sample of 8 participants yielded three primary findings: the first theme, \"Tech Challenges and Solutions,\" discusses the technological barriers to waste management and the best ways to get beyond them. In response to concerns raised by participants, such as the dearth of options for garbage disposal, they have created practical solutions, such as recycling and trash segregation. The second theme, \"Infrastructure and Accessibility,\" addressed issues regarding the availability and benefits of waste infrastructure. Participants acknowledged that it might be beneficial to build waste management facilities, but they expressed concerns about the lack of infrastructure. Lastly, \"Cost-Effectiveness and Sustainability\" presents sustainable waste management techniques as viable options for community development by emphasizing their financial benefits. This study for Noveleta highlights the environmental benefits of community involvement in trash management.","container-title":"International Journal of Advanced Multidisciplinary Research and Studies","DOI":"10.62225/2583049X.2024.4.3.2817","ISSN":"2583049X","issue":"3","journalAbbreviation":"IJAMRS","page":"527-534","source":"DOI.org (Crossref)","title":"Community-driven Waste Management Initiatives: Exploring Barangay Strategies for Cleaner and Greener Noveleta","title-short":"Community-driven Waste Management Initiatives","volume":"4","author":[{"family":"Rane A","given":"Ayag Kenda"},{"family":"Mae C","given":"Fraga Alyssa"},{"family":"Jenelle I","given":"Nosa Jane"},{"family":"Micheal E","given":"Narra John"},{"family":"Louis G","given":"Lazaro Bryan"}],"issued":{"date-parts":[["2024",5,2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Rane A et al., 2024)</w:t>
      </w:r>
      <w:r w:rsidRPr="00C5029B">
        <w:rPr>
          <w:rFonts w:ascii="Times New Roman" w:hAnsi="Times New Roman" w:cs="Times New Roman"/>
          <w:sz w:val="24"/>
          <w:szCs w:val="24"/>
        </w:rPr>
        <w:fldChar w:fldCharType="end"/>
      </w:r>
    </w:p>
    <w:p w14:paraId="5738274E"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3.1 Definition and Importance of Community Engagement in Urban Clean-up Efforts</w:t>
      </w:r>
    </w:p>
    <w:p w14:paraId="2048B614"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The essential definition together with practical value of public involvement in urban cleaning work emerges first.</w:t>
      </w:r>
    </w:p>
    <w:p w14:paraId="207DCF78"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Active participation of residents and communities together with government bodies operates as a key component for waste management programs that protect the sustainability and cleanliness of the urban space. Community members involve themselves through acts which include home waste classification alongside volunteer cleanup activities and activism targeting improved waste regulations. A well-organized community involvement model results in better waste collection services with less illegal dumping events while also raising community knowledge about waste mismanagement risk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gxO3ZDcB","properties":{"formattedCitation":"(Rane A et al., 2024)","plainCitation":"(Rane A et al., 2024)","noteIndex":0},"citationItems":[{"id":53,"uris":["http://zotero.org/users/local/LS4bvoOh/items/RASREDFU"],"itemData":{"id":53,"type":"article-journal","abstract":"This case study aims to encourage ecologically responsible garbage disposal practices and assess Noveleta, Province of Cavite's community waste management initiatives. A deliberate sample of 8 participants yielded three primary findings: the first theme, \"Tech Challenges and Solutions,\" discusses the technological barriers to waste management and the best ways to get beyond them. In response to concerns raised by participants, such as the dearth of options for garbage disposal, they have created practical solutions, such as recycling and trash segregation. The second theme, \"Infrastructure and Accessibility,\" addressed issues regarding the availability and benefits of waste infrastructure. Participants acknowledged that it might be beneficial to build waste management facilities, but they expressed concerns about the lack of infrastructure. Lastly, \"Cost-Effectiveness and Sustainability\" presents sustainable waste management techniques as viable options for community development by emphasizing their financial benefits. This study for Noveleta highlights the environmental benefits of community involvement in trash management.","container-title":"International Journal of Advanced Multidisciplinary Research and Studies","DOI":"10.62225/2583049X.2024.4.3.2817","ISSN":"2583049X","issue":"3","journalAbbreviation":"IJAMRS","page":"527-534","source":"DOI.org (Crossref)","title":"Community-driven Waste Management Initiatives: Exploring Barangay Strategies for Cleaner and Greener Noveleta","title-short":"Community-driven Waste Management Initiatives","volume":"4","author":[{"family":"Rane A","given":"Ayag Kenda"},{"family":"Mae C","given":"Fraga Alyssa"},{"family":"Jenelle I","given":"Nosa Jane"},{"family":"Micheal E","given":"Narra John"},{"family":"Louis G","given":"Lazaro Bryan"}],"issued":{"date-parts":[["2024",5,2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Rane A et al., 2024)</w:t>
      </w:r>
      <w:r w:rsidRPr="00C5029B">
        <w:rPr>
          <w:rFonts w:ascii="Times New Roman" w:hAnsi="Times New Roman" w:cs="Times New Roman"/>
          <w:sz w:val="24"/>
          <w:szCs w:val="24"/>
        </w:rPr>
        <w:fldChar w:fldCharType="end"/>
      </w:r>
    </w:p>
    <w:p w14:paraId="158CFCE6"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lastRenderedPageBreak/>
        <w:t xml:space="preserve">Community engagement practices lead to superior urban cleanliness while developing regional commitment to sustainability. Research from Noveleta, Philippines proves that communities implementing structured waste management programs achieve better cooperation which produces cleaner results with less pollution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Rhxj51fJ","properties":{"formattedCitation":"(Rane A et al., 2024)","plainCitation":"(Rane A et al., 2024)","noteIndex":0},"citationItems":[{"id":53,"uris":["http://zotero.org/users/local/LS4bvoOh/items/RASREDFU"],"itemData":{"id":53,"type":"article-journal","abstract":"This case study aims to encourage ecologically responsible garbage disposal practices and assess Noveleta, Province of Cavite's community waste management initiatives. A deliberate sample of 8 participants yielded three primary findings: the first theme, \"Tech Challenges and Solutions,\" discusses the technological barriers to waste management and the best ways to get beyond them. In response to concerns raised by participants, such as the dearth of options for garbage disposal, they have created practical solutions, such as recycling and trash segregation. The second theme, \"Infrastructure and Accessibility,\" addressed issues regarding the availability and benefits of waste infrastructure. Participants acknowledged that it might be beneficial to build waste management facilities, but they expressed concerns about the lack of infrastructure. Lastly, \"Cost-Effectiveness and Sustainability\" presents sustainable waste management techniques as viable options for community development by emphasizing their financial benefits. This study for Noveleta highlights the environmental benefits of community involvement in trash management.","container-title":"International Journal of Advanced Multidisciplinary Research and Studies","DOI":"10.62225/2583049X.2024.4.3.2817","ISSN":"2583049X","issue":"3","journalAbbreviation":"IJAMRS","page":"527-534","source":"DOI.org (Crossref)","title":"Community-driven Waste Management Initiatives: Exploring Barangay Strategies for Cleaner and Greener Noveleta","title-short":"Community-driven Waste Management Initiatives","volume":"4","author":[{"family":"Rane A","given":"Ayag Kenda"},{"family":"Mae C","given":"Fraga Alyssa"},{"family":"Jenelle I","given":"Nosa Jane"},{"family":"Micheal E","given":"Narra John"},{"family":"Louis G","given":"Lazaro Bryan"}],"issued":{"date-parts":[["2024",5,2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Rane A et al., 2024)</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 xml:space="preserve"> The widespread involvement becomes challenging because many communities lack understanding about community involvement programs and policymakers struggle to enforce and reward citizens effectively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uptb3oVx","properties":{"formattedCitation":"(Rane A et al., 2024)","plainCitation":"(Rane A et al., 2024)","noteIndex":0},"citationItems":[{"id":53,"uris":["http://zotero.org/users/local/LS4bvoOh/items/RASREDFU"],"itemData":{"id":53,"type":"article-journal","abstract":"This case study aims to encourage ecologically responsible garbage disposal practices and assess Noveleta, Province of Cavite's community waste management initiatives. A deliberate sample of 8 participants yielded three primary findings: the first theme, \"Tech Challenges and Solutions,\" discusses the technological barriers to waste management and the best ways to get beyond them. In response to concerns raised by participants, such as the dearth of options for garbage disposal, they have created practical solutions, such as recycling and trash segregation. The second theme, \"Infrastructure and Accessibility,\" addressed issues regarding the availability and benefits of waste infrastructure. Participants acknowledged that it might be beneficial to build waste management facilities, but they expressed concerns about the lack of infrastructure. Lastly, \"Cost-Effectiveness and Sustainability\" presents sustainable waste management techniques as viable options for community development by emphasizing their financial benefits. This study for Noveleta highlights the environmental benefits of community involvement in trash management.","container-title":"International Journal of Advanced Multidisciplinary Research and Studies","DOI":"10.62225/2583049X.2024.4.3.2817","ISSN":"2583049X","issue":"3","journalAbbreviation":"IJAMRS","page":"527-534","source":"DOI.org (Crossref)","title":"Community-driven Waste Management Initiatives: Exploring Barangay Strategies for Cleaner and Greener Noveleta","title-short":"Community-driven Waste Management Initiatives","volume":"4","author":[{"family":"Rane A","given":"Ayag Kenda"},{"family":"Mae C","given":"Fraga Alyssa"},{"family":"Jenelle I","given":"Nosa Jane"},{"family":"Micheal E","given":"Narra John"},{"family":"Louis G","given":"Lazaro Bryan"}],"issued":{"date-parts":[["2024",5,2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Rane A et al., 2024)</w:t>
      </w:r>
      <w:r w:rsidRPr="00C5029B">
        <w:rPr>
          <w:rFonts w:ascii="Times New Roman" w:hAnsi="Times New Roman" w:cs="Times New Roman"/>
          <w:sz w:val="24"/>
          <w:szCs w:val="24"/>
        </w:rPr>
        <w:fldChar w:fldCharType="end"/>
      </w:r>
    </w:p>
    <w:p w14:paraId="5CCEAFE9"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3.2 Review of Successful Community-Driven Waste Management Initiatives in Other Cities</w:t>
      </w:r>
    </w:p>
    <w:p w14:paraId="003F6BDE"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Multiple cities around the world executed effective waste management programs which serve other urban areas being currently confronted with similar waste issues. The AI-based waste management systems in Taiwan boost waste recycling performance through mobile tracking applications which monitor residential waste practices and award behavior-based rewards according to Metz &amp; Balogun (2024). Through "Mr. Green Africa" Kenya created digital payment solutions combined with instruction programs to train municipal waste workers resulting in improved waste sorting abilitie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XpUBHfuQ","properties":{"formattedCitation":"(Metz Cynthia Eugenie Konan &amp; Olusegun Abiodun Balogun, 2024)","plainCitation":"(Metz Cynthia Eugenie Konan &amp; Olusegun Abiodun Balogun, 2024)","noteIndex":0},"citationItems":[{"id":39,"uris":["http://zotero.org/users/local/LS4bvoOh/items/WSG699AF"],"itemData":{"id":39,"type":"article-journal","abstract":"The growth, from a global perspective, in plastic waste sees its necessary promise in Artificial Intelligence. The driving force of Machine Learning, Computer Vision, and Predictive Analytics, shapes each style of waste management and effective collection routes to recycling. In this paper, therefore, the discussion will be on how AI can ensure a reduction in plastic waste, focusing on developing countries such as Nigeria. The theoretical underpinning of this research is on AI adoption, the Technology Acceptance Model, a few real-world case studies in AI for waste reduction, and many challenges that need to be focused on due to issues of data sparsity, infrastructure limitations, and ethics. Using these challenges for unlocking the full potential of AI in the direction of a more sustainable future, with minimal plastic waste at the forefront of environmental well-being, could be better negotiated. As the global community faces the pressing need to tackle plastic pollution, especially in areas with inadequate waste management systems and severe environmental challenges AI technologies present groundbreaking solutions to improve waste management methods, eliminate environmental harm, and foster sustainable growth. A crucial factor influencing the future of AI-driven plastic waste reduction in developing countries is the ongoing progress and implementation of AI technologies.","container-title":"Global Journal of Engineering and Technology Advances","DOI":"10.30574/gjeta.2024.21.2.0204","ISSN":"25825003","issue":"2","journalAbbreviation":"Global J. Eng. Technol. Adv.","page":"057-069","source":"DOI.org (Crossref)","title":"Role of AI in reducing global Plastics use: Predictive analytics for global sustainability","title-short":"Role of AI in reducing global Plastics use","volume":"21","author":[{"literal":"Metz Cynthia Eugenie Konan"},{"literal":"Olusegun Abiodun Balogun"}],"issued":{"date-parts":[["2024",11,30]]}}}],"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Metz Cynthia Eugenie Konan &amp; Olusegun Abiodun Balogun, 2024)</w:t>
      </w:r>
      <w:r w:rsidRPr="00C5029B">
        <w:rPr>
          <w:rFonts w:ascii="Times New Roman" w:hAnsi="Times New Roman" w:cs="Times New Roman"/>
          <w:sz w:val="24"/>
          <w:szCs w:val="24"/>
        </w:rPr>
        <w:fldChar w:fldCharType="end"/>
      </w:r>
    </w:p>
    <w:p w14:paraId="1C19DE8B"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The Philippine community initiative "Barangay Strategies for Cleaner and Greener Noveleta" demonstrates how members of the community actively participate in waste recycling practices. The initiative achieved two outcomes: lowered total waste quantities along with improved environmental policies and citizen awareness at municipal district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9vfwUuhJ","properties":{"formattedCitation":"(Rane A et al., 2024)","plainCitation":"(Rane A et al., 2024)","noteIndex":0},"citationItems":[{"id":53,"uris":["http://zotero.org/users/local/LS4bvoOh/items/RASREDFU"],"itemData":{"id":53,"type":"article-journal","abstract":"This case study aims to encourage ecologically responsible garbage disposal practices and assess Noveleta, Province of Cavite's community waste management initiatives. A deliberate sample of 8 participants yielded three primary findings: the first theme, \"Tech Challenges and Solutions,\" discusses the technological barriers to waste management and the best ways to get beyond them. In response to concerns raised by participants, such as the dearth of options for garbage disposal, they have created practical solutions, such as recycling and trash segregation. The second theme, \"Infrastructure and Accessibility,\" addressed issues regarding the availability and benefits of waste infrastructure. Participants acknowledged that it might be beneficial to build waste management facilities, but they expressed concerns about the lack of infrastructure. Lastly, \"Cost-Effectiveness and Sustainability\" presents sustainable waste management techniques as viable options for community development by emphasizing their financial benefits. This study for Noveleta highlights the environmental benefits of community involvement in trash management.","container-title":"International Journal of Advanced Multidisciplinary Research and Studies","DOI":"10.62225/2583049X.2024.4.3.2817","ISSN":"2583049X","issue":"3","journalAbbreviation":"IJAMRS","page":"527-534","source":"DOI.org (Crossref)","title":"Community-driven Waste Management Initiatives: Exploring Barangay Strategies for Cleaner and Greener Noveleta","title-short":"Community-driven Waste Management Initiatives","volume":"4","author":[{"family":"Rane A","given":"Ayag Kenda"},{"family":"Mae C","given":"Fraga Alyssa"},{"family":"Jenelle I","given":"Nosa Jane"},{"family":"Micheal E","given":"Narra John"},{"family":"Louis G","given":"Lazaro Bryan"}],"issued":{"date-parts":[["2024",5,2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Rane A et al., 2024)</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 xml:space="preserve"> Community involvement combined with technological progress produces important waste management outcome improvements according to these showcased examples.</w:t>
      </w:r>
    </w:p>
    <w:p w14:paraId="277B4B7F"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lastRenderedPageBreak/>
        <w:t>2.3.3 Factors Influencing Community Participation in Waste Management Activities</w:t>
      </w:r>
    </w:p>
    <w:p w14:paraId="400C1690"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The following elements affect how much people in communities actively join waste management initiatives:</w:t>
      </w:r>
    </w:p>
    <w:p w14:paraId="2ACA5A78"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Waste management efforts perform better when people receive environmental training about proper segregation methods and save the world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x9b2HjGH","properties":{"formattedCitation":"(Rane A et al., 2024)","plainCitation":"(Rane A et al., 2024)","noteIndex":0},"citationItems":[{"id":53,"uris":["http://zotero.org/users/local/LS4bvoOh/items/RASREDFU"],"itemData":{"id":53,"type":"article-journal","abstract":"This case study aims to encourage ecologically responsible garbage disposal practices and assess Noveleta, Province of Cavite's community waste management initiatives. A deliberate sample of 8 participants yielded three primary findings: the first theme, \"Tech Challenges and Solutions,\" discusses the technological barriers to waste management and the best ways to get beyond them. In response to concerns raised by participants, such as the dearth of options for garbage disposal, they have created practical solutions, such as recycling and trash segregation. The second theme, \"Infrastructure and Accessibility,\" addressed issues regarding the availability and benefits of waste infrastructure. Participants acknowledged that it might be beneficial to build waste management facilities, but they expressed concerns about the lack of infrastructure. Lastly, \"Cost-Effectiveness and Sustainability\" presents sustainable waste management techniques as viable options for community development by emphasizing their financial benefits. This study for Noveleta highlights the environmental benefits of community involvement in trash management.","container-title":"International Journal of Advanced Multidisciplinary Research and Studies","DOI":"10.62225/2583049X.2024.4.3.2817","ISSN":"2583049X","issue":"3","journalAbbreviation":"IJAMRS","page":"527-534","source":"DOI.org (Crossref)","title":"Community-driven Waste Management Initiatives: Exploring Barangay Strategies for Cleaner and Greener Noveleta","title-short":"Community-driven Waste Management Initiatives","volume":"4","author":[{"family":"Rane A","given":"Ayag Kenda"},{"family":"Mae C","given":"Fraga Alyssa"},{"family":"Jenelle I","given":"Nosa Jane"},{"family":"Micheal E","given":"Narra John"},{"family":"Louis G","given":"Lazaro Bryan"}],"issued":{"date-parts":[["2024",5,2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Rane A et al., 2024)</w:t>
      </w:r>
      <w:r w:rsidRPr="00C5029B">
        <w:rPr>
          <w:rFonts w:ascii="Times New Roman" w:hAnsi="Times New Roman" w:cs="Times New Roman"/>
          <w:sz w:val="24"/>
          <w:szCs w:val="24"/>
        </w:rPr>
        <w:fldChar w:fldCharType="end"/>
      </w:r>
    </w:p>
    <w:p w14:paraId="2FFD845D"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Funds offered as municipal fee reductions for proper waste disposal have shown effectiveness in getting people to engage with recycling programs according to Metz and Balogun (2024).</w:t>
      </w:r>
    </w:p>
    <w:p w14:paraId="2BCBA44D"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Community engagement improves when proper waste collection points and recycling bins and user-friendly reporting systems through mobile applications become accessible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EaKDNQoC","properties":{"formattedCitation":"(Henrys, 2021)","plainCitation":"(Henrys, 2021)","noteIndex":0},"citationItems":[{"id":60,"uris":["http://zotero.org/users/local/LS4bvoOh/items/3YSYP2GR"],"itemData":{"id":60,"type":"article-journal","container-title":"SSRN Electronic Journal","DOI":"10.2139/ssrn.3808542","ISSN":"1556-5068","journalAbbreviation":"SSRN Journal","language":"en","source":"DOI.org (Crossref)","title":"Mobile application model for solid waste collection management","URL":"https://www.ssrn.com/abstract=3808542","author":[{"family":"Henrys","given":"Kasereka"}],"accessed":{"date-parts":[["2025",2,9]]},"issued":{"date-parts":[["202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Henrys, 2021)</w:t>
      </w:r>
      <w:r w:rsidRPr="00C5029B">
        <w:rPr>
          <w:rFonts w:ascii="Times New Roman" w:hAnsi="Times New Roman" w:cs="Times New Roman"/>
          <w:sz w:val="24"/>
          <w:szCs w:val="24"/>
        </w:rPr>
        <w:fldChar w:fldCharType="end"/>
      </w:r>
    </w:p>
    <w:p w14:paraId="3E6AE082"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Government policies backed by strong enforcement of waste management regulations maintain resident participant responsibility and accountability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wv3BHFzo","properties":{"formattedCitation":"(Rane A et al., 2024)","plainCitation":"(Rane A et al., 2024)","noteIndex":0},"citationItems":[{"id":53,"uris":["http://zotero.org/users/local/LS4bvoOh/items/RASREDFU"],"itemData":{"id":53,"type":"article-journal","abstract":"This case study aims to encourage ecologically responsible garbage disposal practices and assess Noveleta, Province of Cavite's community waste management initiatives. A deliberate sample of 8 participants yielded three primary findings: the first theme, \"Tech Challenges and Solutions,\" discusses the technological barriers to waste management and the best ways to get beyond them. In response to concerns raised by participants, such as the dearth of options for garbage disposal, they have created practical solutions, such as recycling and trash segregation. The second theme, \"Infrastructure and Accessibility,\" addressed issues regarding the availability and benefits of waste infrastructure. Participants acknowledged that it might be beneficial to build waste management facilities, but they expressed concerns about the lack of infrastructure. Lastly, \"Cost-Effectiveness and Sustainability\" presents sustainable waste management techniques as viable options for community development by emphasizing their financial benefits. This study for Noveleta highlights the environmental benefits of community involvement in trash management.","container-title":"International Journal of Advanced Multidisciplinary Research and Studies","DOI":"10.62225/2583049X.2024.4.3.2817","ISSN":"2583049X","issue":"3","journalAbbreviation":"IJAMRS","page":"527-534","source":"DOI.org (Crossref)","title":"Community-driven Waste Management Initiatives: Exploring Barangay Strategies for Cleaner and Greener Noveleta","title-short":"Community-driven Waste Management Initiatives","volume":"4","author":[{"family":"Rane A","given":"Ayag Kenda"},{"family":"Mae C","given":"Fraga Alyssa"},{"family":"Jenelle I","given":"Nosa Jane"},{"family":"Micheal E","given":"Narra John"},{"family":"Louis G","given":"Lazaro Bryan"}],"issued":{"date-parts":[["2024",5,2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Rane A et al., 2024)</w:t>
      </w:r>
      <w:r w:rsidRPr="00C5029B">
        <w:rPr>
          <w:rFonts w:ascii="Times New Roman" w:hAnsi="Times New Roman" w:cs="Times New Roman"/>
          <w:sz w:val="24"/>
          <w:szCs w:val="24"/>
        </w:rPr>
        <w:fldChar w:fldCharType="end"/>
      </w:r>
    </w:p>
    <w:p w14:paraId="2533C075"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The improvement of factors which support community participation in waste management will result in sustainable urban development through grassroots involvement.</w:t>
      </w:r>
    </w:p>
    <w:p w14:paraId="4D6B0B31"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4 Digital Technologies in Waste Management</w:t>
      </w:r>
    </w:p>
    <w:p w14:paraId="1E99239B"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Through the combination of digital technology systems waste management has achieved higher operational performance in all phases of waste collection and recycling and waste processing. The innovative technologies have transformed waste tracking while raising reporting efficiency alongside enhancing waste disposal management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h4neqRfW","properties":{"formattedCitation":"(Henrys, 2021)","plainCitation":"(Henrys, 2021)","noteIndex":0},"citationItems":[{"id":60,"uris":["http://zotero.org/users/local/LS4bvoOh/items/3YSYP2GR"],"itemData":{"id":60,"type":"article-journal","container-title":"SSRN Electronic Journal","DOI":"10.2139/ssrn.3808542","ISSN":"1556-5068","journalAbbreviation":"SSRN Journal","language":"en","source":"DOI.org (Crossref)","title":"Mobile application model for solid waste collection management","URL":"https://www.ssrn.com/abstract=3808542","author":[{"family":"Henrys","given":"Kasereka"}],"accessed":{"date-parts":[["2025",2,9]]},"issued":{"date-parts":[["202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Henrys, 2021)</w:t>
      </w:r>
      <w:r w:rsidRPr="00C5029B">
        <w:rPr>
          <w:rFonts w:ascii="Times New Roman" w:hAnsi="Times New Roman" w:cs="Times New Roman"/>
          <w:sz w:val="24"/>
          <w:szCs w:val="24"/>
        </w:rPr>
        <w:fldChar w:fldCharType="end"/>
      </w:r>
    </w:p>
    <w:p w14:paraId="73F7ABC0"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lastRenderedPageBreak/>
        <w:t>2.4.1 Discussion of Mobile Applications and Web Platforms Used for Waste Reporting and Clean-up Coordination</w:t>
      </w:r>
    </w:p>
    <w:p w14:paraId="7F84D8A9"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Mobile applications together with web platforms play an essential role in waste reporting and clean-up coordination according to 2.4.1.</w:t>
      </w:r>
    </w:p>
    <w:p w14:paraId="2678CB99"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Mobile applications have transformed waste management through their functionality which enables real-time tracking together with reporting mechanisms alongside coordination tools for communities. Through Woody-Waste and Love Clean Streets mobile applications users from Uganda and UK can easily report litter problems and bin issues and waste dumping incidents by using simple interfaces. The platforms serve as connections between subscribers and waste collection operators while streamlining municipal responses thus leading to better urban cleaning standard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WLZYMPpp","properties":{"formattedCitation":"(Henrys, 2021)","plainCitation":"(Henrys, 2021)","noteIndex":0},"citationItems":[{"id":60,"uris":["http://zotero.org/users/local/LS4bvoOh/items/3YSYP2GR"],"itemData":{"id":60,"type":"article-journal","container-title":"SSRN Electronic Journal","DOI":"10.2139/ssrn.3808542","ISSN":"1556-5068","journalAbbreviation":"SSRN Journal","language":"en","source":"DOI.org (Crossref)","title":"Mobile application model for solid waste collection management","URL":"https://www.ssrn.com/abstract=3808542","author":[{"family":"Henrys","given":"Kasereka"}],"accessed":{"date-parts":[["2025",2,9]]},"issued":{"date-parts":[["202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Henrys, 2021)</w:t>
      </w:r>
      <w:r w:rsidRPr="00C5029B">
        <w:rPr>
          <w:rFonts w:ascii="Times New Roman" w:hAnsi="Times New Roman" w:cs="Times New Roman"/>
          <w:sz w:val="24"/>
          <w:szCs w:val="24"/>
        </w:rPr>
        <w:fldChar w:fldCharType="end"/>
      </w:r>
    </w:p>
    <w:p w14:paraId="03277E55"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The significance of mobile technology applications surpasses basic infrastructure needs because they help developing nations connect people with essential services. The AI-based waste reporting technology in Lagos Nigeria enables users to upload uncollected waste photos that generate optimized waste collection path planning and scheduling according to Metz and Balogun (2024). Digital solutions create two benefits by improving operational efficiency and through active community participation toward keeping their urban environments clean.</w:t>
      </w:r>
    </w:p>
    <w:p w14:paraId="1D263CE0"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4.2 Case Studies of Existing Digital Solutions in Waste Management and Their Effectiveness</w:t>
      </w:r>
    </w:p>
    <w:p w14:paraId="5EFA277B"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Multiple case studies demonstrate that digital solutions deliver effective results for waste management efficiency improvement.</w:t>
      </w:r>
    </w:p>
    <w:p w14:paraId="3DC97CD0"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lastRenderedPageBreak/>
        <w:t xml:space="preserve">A waste diversion surpassing 80% has been accomplished through AI-based automatic waste sorting technology which San Francisco USA implements in its city operations. The system detects recyclable materials among general waste by implementing machine learning algorithms which lead to reduced dependency on landfill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UOhgA1Cd","properties":{"formattedCitation":"(Metz Cynthia Eugenie Konan &amp; Olusegun Abiodun Balogun, 2024)","plainCitation":"(Metz Cynthia Eugenie Konan &amp; Olusegun Abiodun Balogun, 2024)","noteIndex":0},"citationItems":[{"id":39,"uris":["http://zotero.org/users/local/LS4bvoOh/items/WSG699AF"],"itemData":{"id":39,"type":"article-journal","abstract":"The growth, from a global perspective, in plastic waste sees its necessary promise in Artificial Intelligence. The driving force of Machine Learning, Computer Vision, and Predictive Analytics, shapes each style of waste management and effective collection routes to recycling. In this paper, therefore, the discussion will be on how AI can ensure a reduction in plastic waste, focusing on developing countries such as Nigeria. The theoretical underpinning of this research is on AI adoption, the Technology Acceptance Model, a few real-world case studies in AI for waste reduction, and many challenges that need to be focused on due to issues of data sparsity, infrastructure limitations, and ethics. Using these challenges for unlocking the full potential of AI in the direction of a more sustainable future, with minimal plastic waste at the forefront of environmental well-being, could be better negotiated. As the global community faces the pressing need to tackle plastic pollution, especially in areas with inadequate waste management systems and severe environmental challenges AI technologies present groundbreaking solutions to improve waste management methods, eliminate environmental harm, and foster sustainable growth. A crucial factor influencing the future of AI-driven plastic waste reduction in developing countries is the ongoing progress and implementation of AI technologies.","container-title":"Global Journal of Engineering and Technology Advances","DOI":"10.30574/gjeta.2024.21.2.0204","ISSN":"25825003","issue":"2","journalAbbreviation":"Global J. Eng. Technol. Adv.","page":"057-069","source":"DOI.org (Crossref)","title":"Role of AI in reducing global Plastics use: Predictive analytics for global sustainability","title-short":"Role of AI in reducing global Plastics use","volume":"21","author":[{"literal":"Metz Cynthia Eugenie Konan"},{"literal":"Olusegun Abiodun Balogun"}],"issued":{"date-parts":[["2024",11,30]]}}}],"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Metz Cynthia Eugenie Konan &amp; Olusegun Abiodun Balogun, 2024)</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w:t>
      </w:r>
    </w:p>
    <w:p w14:paraId="75C61D50"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Municipal authorities in BarcelonaSpain use IoT smart waste bins with sensors to monitor waste levels that leads to fuel saving of 40%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bxUdBQrA","properties":{"formattedCitation":"(Henrys, 2021)","plainCitation":"(Henrys, 2021)","noteIndex":0},"citationItems":[{"id":60,"uris":["http://zotero.org/users/local/LS4bvoOh/items/3YSYP2GR"],"itemData":{"id":60,"type":"article-journal","container-title":"SSRN Electronic Journal","DOI":"10.2139/ssrn.3808542","ISSN":"1556-5068","journalAbbreviation":"SSRN Journal","language":"en","source":"DOI.org (Crossref)","title":"Mobile application model for solid waste collection management","URL":"https://www.ssrn.com/abstract=3808542","author":[{"family":"Henrys","given":"Kasereka"}],"accessed":{"date-parts":[["2025",2,9]]},"issued":{"date-parts":[["202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Henrys, 2021)</w:t>
      </w:r>
      <w:r w:rsidRPr="00C5029B">
        <w:rPr>
          <w:rFonts w:ascii="Times New Roman" w:hAnsi="Times New Roman" w:cs="Times New Roman"/>
          <w:sz w:val="24"/>
          <w:szCs w:val="24"/>
        </w:rPr>
        <w:fldChar w:fldCharType="end"/>
      </w:r>
    </w:p>
    <w:p w14:paraId="4C5F7987"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Through AI-powered facilities Singapore maintains robotic sorting together with computer vision which guarantees recycling accuracy at 95% and thus enhances waste material recovery performance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iQdjBgIo","properties":{"formattedCitation":"(Metz Cynthia Eugenie Konan &amp; Olusegun Abiodun Balogun, 2024)","plainCitation":"(Metz Cynthia Eugenie Konan &amp; Olusegun Abiodun Balogun, 2024)","noteIndex":0},"citationItems":[{"id":39,"uris":["http://zotero.org/users/local/LS4bvoOh/items/WSG699AF"],"itemData":{"id":39,"type":"article-journal","abstract":"The growth, from a global perspective, in plastic waste sees its necessary promise in Artificial Intelligence. The driving force of Machine Learning, Computer Vision, and Predictive Analytics, shapes each style of waste management and effective collection routes to recycling. In this paper, therefore, the discussion will be on how AI can ensure a reduction in plastic waste, focusing on developing countries such as Nigeria. The theoretical underpinning of this research is on AI adoption, the Technology Acceptance Model, a few real-world case studies in AI for waste reduction, and many challenges that need to be focused on due to issues of data sparsity, infrastructure limitations, and ethics. Using these challenges for unlocking the full potential of AI in the direction of a more sustainable future, with minimal plastic waste at the forefront of environmental well-being, could be better negotiated. As the global community faces the pressing need to tackle plastic pollution, especially in areas with inadequate waste management systems and severe environmental challenges AI technologies present groundbreaking solutions to improve waste management methods, eliminate environmental harm, and foster sustainable growth. A crucial factor influencing the future of AI-driven plastic waste reduction in developing countries is the ongoing progress and implementation of AI technologies.","container-title":"Global Journal of Engineering and Technology Advances","DOI":"10.30574/gjeta.2024.21.2.0204","ISSN":"25825003","issue":"2","journalAbbreviation":"Global J. Eng. Technol. Adv.","page":"057-069","source":"DOI.org (Crossref)","title":"Role of AI in reducing global Plastics use: Predictive analytics for global sustainability","title-short":"Role of AI in reducing global Plastics use","volume":"21","author":[{"literal":"Metz Cynthia Eugenie Konan"},{"literal":"Olusegun Abiodun Balogun"}],"issued":{"date-parts":[["2024",11,30]]}}}],"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Metz Cynthia Eugenie Konan &amp; Olusegun Abiodun Balogun, 2024)</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w:t>
      </w:r>
    </w:p>
    <w:p w14:paraId="05C60670"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These field examples prove that waste management operations benefit from digital solutions to attain better productivity and accomplish reduced environmental destruction while advancing sustainable urban growth.</w:t>
      </w:r>
    </w:p>
    <w:p w14:paraId="18F1BABA"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5 Machine Learning Applications in Waste Management</w:t>
      </w:r>
    </w:p>
    <w:p w14:paraId="0C95225A"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Recent advances in machine learning applications for waste management through its efficient operation allow improved detection mechanisms as well as resource management and cleanup order determination. ML-driven solutions enhance waste management by processing large sets of data to forecast waste accumulation patterns while operating waste sorting operations autonomously. The introduction of these technologies leads to more sustainable and economical waste management systems for urban area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HJxPeFu3","properties":{"formattedCitation":"(Laureti et al., 2024)","plainCitation":"(Laureti et al., 2024)","noteIndex":0},"citationItems":[{"id":42,"uris":["http://zotero.org/users/local/LS4bvoOh/items/G2UUZIRJ"],"itemData":{"id":42,"type":"article-journal","abstract":"This paper analyzes the relationship between urban waste recycling and innovation systems in Europe. Data from the Global Innovation Index for 34 European countries in the period 2013–2022 were used. To analyze the characteristics of European countries in terms of waste recycling capacity, the k-Means algorithm optimized with the Elbow method and the Silhouette Coefficient was used. The results show that the optimal number of clusters is three. Panel data results show that waste recycling increases with domestic market scale, gross capital formation, and the diffusion of Information and Communication Technologies (ICTs), while it decreases with the infrastructure index, business sophistication index, and the average expenditure on research and development of large companies.","container-title":"Recycling","DOI":"10.3390/recycling9050082","ISSN":"2313-4321","issue":"5","journalAbbreviation":"Recycling","language":"en","license":"https://creativecommons.org/licenses/by/4.0/","page":"82","source":"DOI.org (Crossref)","title":"Waste Management and Innovation: Insights from Europe","title-short":"Waste Management and Innovation","volume":"9","author":[{"family":"Laureti","given":"Lucio"},{"family":"Costantiello","given":"Alberto"},{"family":"Anobile","given":"Fabio"},{"family":"Leogrande","given":"Angelo"},{"family":"Magazzino","given":"Cosimo"}],"issued":{"date-parts":[["2024",9,19]]}}}],"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Laureti et al., 2024)</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w:t>
      </w:r>
    </w:p>
    <w:p w14:paraId="505393B0"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lastRenderedPageBreak/>
        <w:t>2.5.1 Review of Studies That Have Utilized Machine Learning for Waste Detection, Resource Allocation, and Clean-Up Prioritization</w:t>
      </w:r>
    </w:p>
    <w:p w14:paraId="31559B3C"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Science demonstrates that machine learning systems enable waste automation for classification alongside improved routing systems and predictive modeling capabilities for waste buildup measurements. The applications of convolutional neural networks (CNNs) and deep learning algorithms in waste detection by image-based systems enable effective waste segregation and lower recycling process contamination according to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fDeSNHmc","properties":{"formattedCitation":"(Laureti et al., 2024)","plainCitation":"(Laureti et al., 2024)","noteIndex":0},"citationItems":[{"id":42,"uris":["http://zotero.org/users/local/LS4bvoOh/items/G2UUZIRJ"],"itemData":{"id":42,"type":"article-journal","abstract":"This paper analyzes the relationship between urban waste recycling and innovation systems in Europe. Data from the Global Innovation Index for 34 European countries in the period 2013–2022 were used. To analyze the characteristics of European countries in terms of waste recycling capacity, the k-Means algorithm optimized with the Elbow method and the Silhouette Coefficient was used. The results show that the optimal number of clusters is three. Panel data results show that waste recycling increases with domestic market scale, gross capital formation, and the diffusion of Information and Communication Technologies (ICTs), while it decreases with the infrastructure index, business sophistication index, and the average expenditure on research and development of large companies.","container-title":"Recycling","DOI":"10.3390/recycling9050082","ISSN":"2313-4321","issue":"5","journalAbbreviation":"Recycling","language":"en","license":"https://creativecommons.org/licenses/by/4.0/","page":"82","source":"DOI.org (Crossref)","title":"Waste Management and Innovation: Insights from Europe","title-short":"Waste Management and Innovation","volume":"9","author":[{"family":"Laureti","given":"Lucio"},{"family":"Costantiello","given":"Alberto"},{"family":"Anobile","given":"Fabio"},{"family":"Leogrande","given":"Angelo"},{"family":"Magazzino","given":"Cosimo"}],"issued":{"date-parts":[["2024",9,19]]}}}],"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Laureti et al., 2024)</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w:t>
      </w:r>
    </w:p>
    <w:p w14:paraId="3C310D89"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Waste resource optimization benefits from ML analysis which processors historical waste records to develop future waste forecasting models that help municipalities distribute their resources efficiently. The combination of smart waste bins with sensors along with ML algorithms enables waste level monitoring that allows agencies to schedule waste collections based on real-time data to cut down operational expenses and minimize environmental consequence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g5konnff","properties":{"formattedCitation":"(Mavropoulos et al., 2015)","plainCitation":"(Mavropoulos et al., 2015)","noteIndex":0},"citationItems":[{"id":29,"uris":["http://zotero.org/users/local/LS4bvoOh/items/CT9IK293"],"itemData":{"id":29,"type":"article-journal","abstract":"Digital evolution and mobile developments are carving a new era that affects human behaviour and global governance. Interconnectivity and flow of information through various types of modern means create new opportunities for cooperation and ways to work. Waste management could not stay unaffected by these changes. New potentials are arising for the sector, offering a novel field for innovation, changing the way waste practices are applied. In this framework, mobile products and apps can become valuable tools for authorities, companies, civilians and other stakeholders, integrating these technologies in the battle for environmental protection, recycling, etc. This article examines the unexplored challenges of mobile apps to deliver sustainable waste management with emphasis on recycling and waste prevention performance, especially for emerging developing countries. It presents the opportunities that are involved in using mobile apps to improve both the systemic performance of a specific waste management system and the individual behaviour of the users. Furthermore, the article reviews the most important relevant literature and summarises the key findings of the recent research on mobile apps and human behaviour. Useful conclusions are drawn for both the content and the format of the mobile apps required for recycling and waste prevention. Finally, the article presents the most characteristic mobile apps that are already in place in the waste management sector.","container-title":"Waste Management &amp; Research: The Journal for a Sustainable Circular Economy","DOI":"10.1177/0734242X15573819","ISSN":"0734-242X, 1096-3669","issue":"4","journalAbbreviation":"Waste Manag Res","language":"en","page":"381-387","source":"DOI.org (Crossref)","title":"Urban waste management and the mobile challenge","volume":"33","author":[{"family":"Mavropoulos","given":"Antonis"},{"family":"Tsakona","given":"Maria"},{"family":"Anthouli","given":"Aida"}],"issued":{"date-parts":[["2015",4]]}}}],"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Mavropoulos et al., 2015)</w:t>
      </w:r>
      <w:r w:rsidRPr="00C5029B">
        <w:rPr>
          <w:rFonts w:ascii="Times New Roman" w:hAnsi="Times New Roman" w:cs="Times New Roman"/>
          <w:sz w:val="24"/>
          <w:szCs w:val="24"/>
        </w:rPr>
        <w:fldChar w:fldCharType="end"/>
      </w:r>
    </w:p>
    <w:p w14:paraId="40E11836"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ML technology actively contributes to the process of deciding which cleanup activities should be prioritized. The combination of satellite imagery with GIS data enables ML algorithms to locate dangerous waste accumulation areas so they can be set as intervention priorities. The identified technology proves highly effective for detecting illegal dumps while tracking the state of waste management area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x1Lyg2Xl","properties":{"formattedCitation":"(Laureti et al., 2024)","plainCitation":"(Laureti et al., 2024)","noteIndex":0},"citationItems":[{"id":42,"uris":["http://zotero.org/users/local/LS4bvoOh/items/G2UUZIRJ"],"itemData":{"id":42,"type":"article-journal","abstract":"This paper analyzes the relationship between urban waste recycling and innovation systems in Europe. Data from the Global Innovation Index for 34 European countries in the period 2013–2022 were used. To analyze the characteristics of European countries in terms of waste recycling capacity, the k-Means algorithm optimized with the Elbow method and the Silhouette Coefficient was used. The results show that the optimal number of clusters is three. Panel data results show that waste recycling increases with domestic market scale, gross capital formation, and the diffusion of Information and Communication Technologies (ICTs), while it decreases with the infrastructure index, business sophistication index, and the average expenditure on research and development of large companies.","container-title":"Recycling","DOI":"10.3390/recycling9050082","ISSN":"2313-4321","issue":"5","journalAbbreviation":"Recycling","language":"en","license":"https://creativecommons.org/licenses/by/4.0/","page":"82","source":"DOI.org (Crossref)","title":"Waste Management and Innovation: Insights from Europe","title-short":"Waste Management and Innovation","volume":"9","author":[{"family":"Laureti","given":"Lucio"},{"family":"Costantiello","given":"Alberto"},{"family":"Anobile","given":"Fabio"},{"family":"Leogrande","given":"Angelo"},{"family":"Magazzino","given":"Cosimo"}],"issued":{"date-parts":[["2024",9,19]]}}}],"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Laureti et al., 2024)</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w:t>
      </w:r>
    </w:p>
    <w:p w14:paraId="166AA87C"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5.2 Analysis of the Potential Benefits and Limitations of Using Machine Learning in Waste Management Systems</w:t>
      </w:r>
    </w:p>
    <w:p w14:paraId="14CE60DC"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lastRenderedPageBreak/>
        <w:t xml:space="preserve">Using ML in waste management brings several advantages to waste sorting operations alongside optimized route planning and lowered expenses and better environmental outcomes. Recycling programs achieve better results while reducing human errors because ML operates processes that were previously manual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PC5WLjMQ","properties":{"formattedCitation":"(Mavropoulos et al., 2015)","plainCitation":"(Mavropoulos et al., 2015)","noteIndex":0},"citationItems":[{"id":29,"uris":["http://zotero.org/users/local/LS4bvoOh/items/CT9IK293"],"itemData":{"id":29,"type":"article-journal","abstract":"Digital evolution and mobile developments are carving a new era that affects human behaviour and global governance. Interconnectivity and flow of information through various types of modern means create new opportunities for cooperation and ways to work. Waste management could not stay unaffected by these changes. New potentials are arising for the sector, offering a novel field for innovation, changing the way waste practices are applied. In this framework, mobile products and apps can become valuable tools for authorities, companies, civilians and other stakeholders, integrating these technologies in the battle for environmental protection, recycling, etc. This article examines the unexplored challenges of mobile apps to deliver sustainable waste management with emphasis on recycling and waste prevention performance, especially for emerging developing countries. It presents the opportunities that are involved in using mobile apps to improve both the systemic performance of a specific waste management system and the individual behaviour of the users. Furthermore, the article reviews the most important relevant literature and summarises the key findings of the recent research on mobile apps and human behaviour. Useful conclusions are drawn for both the content and the format of the mobile apps required for recycling and waste prevention. Finally, the article presents the most characteristic mobile apps that are already in place in the waste management sector.","container-title":"Waste Management &amp; Research: The Journal for a Sustainable Circular Economy","DOI":"10.1177/0734242X15573819","ISSN":"0734-242X, 1096-3669","issue":"4","journalAbbreviation":"Waste Manag Res","language":"en","page":"381-387","source":"DOI.org (Crossref)","title":"Urban waste management and the mobile challenge","volume":"33","author":[{"family":"Mavropoulos","given":"Antonis"},{"family":"Tsakona","given":"Maria"},{"family":"Anthouli","given":"Aida"}],"issued":{"date-parts":[["2015",4]]}}}],"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Mavropoulos et al., 2015)</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w:t>
      </w:r>
    </w:p>
    <w:p w14:paraId="4C669A28"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Operating ML in waste management faces several critical obstacles during implementation. The main restrictions of using ML include substantial setup expenses and privacy issues along with requirements to regularly maintain and update ML systems. The success of ML models depends on suitable training data availability together with data quality standards but developing urban areas face difficulties since their data collection systems remain in an early stage of development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ihyuoOXG","properties":{"formattedCitation":"(Laureti et al., 2024)","plainCitation":"(Laureti et al., 2024)","noteIndex":0},"citationItems":[{"id":42,"uris":["http://zotero.org/users/local/LS4bvoOh/items/G2UUZIRJ"],"itemData":{"id":42,"type":"article-journal","abstract":"This paper analyzes the relationship between urban waste recycling and innovation systems in Europe. Data from the Global Innovation Index for 34 European countries in the period 2013–2022 were used. To analyze the characteristics of European countries in terms of waste recycling capacity, the k-Means algorithm optimized with the Elbow method and the Silhouette Coefficient was used. The results show that the optimal number of clusters is three. Panel data results show that waste recycling increases with domestic market scale, gross capital formation, and the diffusion of Information and Communication Technologies (ICTs), while it decreases with the infrastructure index, business sophistication index, and the average expenditure on research and development of large companies.","container-title":"Recycling","DOI":"10.3390/recycling9050082","ISSN":"2313-4321","issue":"5","journalAbbreviation":"Recycling","language":"en","license":"https://creativecommons.org/licenses/by/4.0/","page":"82","source":"DOI.org (Crossref)","title":"Waste Management and Innovation: Insights from Europe","title-short":"Waste Management and Innovation","volume":"9","author":[{"family":"Laureti","given":"Lucio"},{"family":"Costantiello","given":"Alberto"},{"family":"Anobile","given":"Fabio"},{"family":"Leogrande","given":"Angelo"},{"family":"Magazzino","given":"Cosimo"}],"issued":{"date-parts":[["2024",9,19]]}}}],"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Laureti et al., 2024)</w:t>
      </w:r>
      <w:r w:rsidRPr="00C5029B">
        <w:rPr>
          <w:rFonts w:ascii="Times New Roman" w:hAnsi="Times New Roman" w:cs="Times New Roman"/>
          <w:sz w:val="24"/>
          <w:szCs w:val="24"/>
        </w:rPr>
        <w:fldChar w:fldCharType="end"/>
      </w:r>
    </w:p>
    <w:p w14:paraId="1734E041"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6 Integrated Approaches to Urban Cleanliness</w:t>
      </w:r>
    </w:p>
    <w:p w14:paraId="628BCA6B"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Waste management solutions based on combined systems of technology and community engagement and policy create sustainable cost-effective waste management protocols. The approaches show that modern technology will not resolve urban waste problems without public involvement as well as strong governance structure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92L7C05o","properties":{"formattedCitation":"(Wamuyu, 2018)","plainCitation":"(Wamuyu, 2018)","noteIndex":0},"citationItems":[{"id":72,"uris":["http://zotero.org/users/local/LS4bvoOh/items/EJ8FJF49"],"itemData":{"id":72,"type":"article-journal","container-title":"Computers in Human Behavior","DOI":"10.1016/j.chb.2018.03.029","ISSN":"07475632","journalAbbreviation":"Computers in Human Behavior","language":"en","page":"1-14","source":"DOI.org (Crossref)","title":"Leveraging Web 2.0 technologies to foster collective civic environmental initiatives among low-income urban communities","volume":"85","author":[{"family":"Wamuyu","given":"Patrick Kanyi"}],"issued":{"date-parts":[["2018",8]]}}}],"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Wamuyu, 2018)</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 xml:space="preserve"> .</w:t>
      </w:r>
    </w:p>
    <w:p w14:paraId="27E15C8A"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6.1 Examination of Integrated Waste Management Systems That Combine Community Action, Technology, and Policy</w:t>
      </w:r>
    </w:p>
    <w:p w14:paraId="0BA7E2AB"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Waste management integration provides communities access to advanced system solutions that support recycling and waste collection through partnership between policy structures and local crowd participation. The implementation of these systems creates cities with elevated recycling performance together with decreased ecological pollution rates. These waste management systems succeed because they need active community participation in waste sorting together with digital systems to report waste </w:t>
      </w:r>
      <w:r w:rsidRPr="00C5029B">
        <w:rPr>
          <w:rFonts w:ascii="Times New Roman" w:hAnsi="Times New Roman" w:cs="Times New Roman"/>
          <w:sz w:val="24"/>
          <w:szCs w:val="24"/>
        </w:rPr>
        <w:lastRenderedPageBreak/>
        <w:t xml:space="preserve">problems and organizational rules promoting proper waste handling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sbS6xOfz","properties":{"formattedCitation":"(Mavropoulos et al., 2015)","plainCitation":"(Mavropoulos et al., 2015)","noteIndex":0},"citationItems":[{"id":29,"uris":["http://zotero.org/users/local/LS4bvoOh/items/CT9IK293"],"itemData":{"id":29,"type":"article-journal","abstract":"Digital evolution and mobile developments are carving a new era that affects human behaviour and global governance. Interconnectivity and flow of information through various types of modern means create new opportunities for cooperation and ways to work. Waste management could not stay unaffected by these changes. New potentials are arising for the sector, offering a novel field for innovation, changing the way waste practices are applied. In this framework, mobile products and apps can become valuable tools for authorities, companies, civilians and other stakeholders, integrating these technologies in the battle for environmental protection, recycling, etc. This article examines the unexplored challenges of mobile apps to deliver sustainable waste management with emphasis on recycling and waste prevention performance, especially for emerging developing countries. It presents the opportunities that are involved in using mobile apps to improve both the systemic performance of a specific waste management system and the individual behaviour of the users. Furthermore, the article reviews the most important relevant literature and summarises the key findings of the recent research on mobile apps and human behaviour. Useful conclusions are drawn for both the content and the format of the mobile apps required for recycling and waste prevention. Finally, the article presents the most characteristic mobile apps that are already in place in the waste management sector.","container-title":"Waste Management &amp; Research: The Journal for a Sustainable Circular Economy","DOI":"10.1177/0734242X15573819","ISSN":"0734-242X, 1096-3669","issue":"4","journalAbbreviation":"Waste Manag Res","language":"en","page":"381-387","source":"DOI.org (Crossref)","title":"Urban waste management and the mobile challenge","volume":"33","author":[{"family":"Mavropoulos","given":"Antonis"},{"family":"Tsakona","given":"Maria"},{"family":"Anthouli","given":"Aida"}],"issued":{"date-parts":[["2015",4]]}}}],"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Mavropoulos et al., 2015)</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w:t>
      </w:r>
    </w:p>
    <w:p w14:paraId="42AF6701"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Community-led waste management initiatives in Nairobi slums accomplish waste collection through the integration of digital platforms and social media campaigns that involve local residents. Urban cleanliness together with efficient waste management outcomes result from integrating technological infrastructure into local community participation program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5rtM4Tsa","properties":{"formattedCitation":"(Wamuyu, 2018)","plainCitation":"(Wamuyu, 2018)","noteIndex":0},"citationItems":[{"id":72,"uris":["http://zotero.org/users/local/LS4bvoOh/items/EJ8FJF49"],"itemData":{"id":72,"type":"article-journal","container-title":"Computers in Human Behavior","DOI":"10.1016/j.chb.2018.03.029","ISSN":"07475632","journalAbbreviation":"Computers in Human Behavior","language":"en","page":"1-14","source":"DOI.org (Crossref)","title":"Leveraging Web 2.0 technologies to foster collective civic environmental initiatives among low-income urban communities","volume":"85","author":[{"family":"Wamuyu","given":"Patrick Kanyi"}],"issued":{"date-parts":[["2018",8]]}}}],"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Wamuyu, 2018)</w:t>
      </w:r>
      <w:r w:rsidRPr="00C5029B">
        <w:rPr>
          <w:rFonts w:ascii="Times New Roman" w:hAnsi="Times New Roman" w:cs="Times New Roman"/>
          <w:sz w:val="24"/>
          <w:szCs w:val="24"/>
        </w:rPr>
        <w:fldChar w:fldCharType="end"/>
      </w:r>
    </w:p>
    <w:p w14:paraId="5E0F63A2" w14:textId="77777777" w:rsidR="003F2176"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6.2 Discussion of Smart City Initiatives and Their Impact on Urban Cleanliness and Sustainability</w:t>
      </w:r>
    </w:p>
    <w:p w14:paraId="0F6E28A1"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sz w:val="24"/>
          <w:szCs w:val="24"/>
        </w:rPr>
        <w:t>The adoption of waste management technologies through smart cities enables the use of AI for waste observation along with IoT-based waste receptacles and automated waste removal approaches to boost urban cleanliness standards. Singapore along with Amsterdam use AI-based waste segregation and real-time waste monitoring to enhance their waste collection efficiencies according to Laureti et al. (2024).</w:t>
      </w:r>
    </w:p>
    <w:p w14:paraId="101955C0"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Through these programs the environment becomes more sustainable because they lower reliance on landfills and simultaneously decrease waste transportation expenses while increasing recycling programs. The effectiveness of these initiatives depends on three-way collaboration between municipal authorities and technology providers together with local communitie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ZfqDWGBJ","properties":{"formattedCitation":"(Mavropoulos et al., 2015)","plainCitation":"(Mavropoulos et al., 2015)","noteIndex":0},"citationItems":[{"id":29,"uris":["http://zotero.org/users/local/LS4bvoOh/items/CT9IK293"],"itemData":{"id":29,"type":"article-journal","abstract":"Digital evolution and mobile developments are carving a new era that affects human behaviour and global governance. Interconnectivity and flow of information through various types of modern means create new opportunities for cooperation and ways to work. Waste management could not stay unaffected by these changes. New potentials are arising for the sector, offering a novel field for innovation, changing the way waste practices are applied. In this framework, mobile products and apps can become valuable tools for authorities, companies, civilians and other stakeholders, integrating these technologies in the battle for environmental protection, recycling, etc. This article examines the unexplored challenges of mobile apps to deliver sustainable waste management with emphasis on recycling and waste prevention performance, especially for emerging developing countries. It presents the opportunities that are involved in using mobile apps to improve both the systemic performance of a specific waste management system and the individual behaviour of the users. Furthermore, the article reviews the most important relevant literature and summarises the key findings of the recent research on mobile apps and human behaviour. Useful conclusions are drawn for both the content and the format of the mobile apps required for recycling and waste prevention. Finally, the article presents the most characteristic mobile apps that are already in place in the waste management sector.","container-title":"Waste Management &amp; Research: The Journal for a Sustainable Circular Economy","DOI":"10.1177/0734242X15573819","ISSN":"0734-242X, 1096-3669","issue":"4","journalAbbreviation":"Waste Manag Res","language":"en","page":"381-387","source":"DOI.org (Crossref)","title":"Urban waste management and the mobile challenge","volume":"33","author":[{"family":"Mavropoulos","given":"Antonis"},{"family":"Tsakona","given":"Maria"},{"family":"Anthouli","given":"Aida"}],"issued":{"date-parts":[["2015",4]]}}}],"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Mavropoulos et al., 2015)</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w:t>
      </w:r>
    </w:p>
    <w:p w14:paraId="36FB4F23"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6.3 Review of Frameworks for Assessing the Effectiveness of Integrated Waste Management Solutions</w:t>
      </w:r>
    </w:p>
    <w:p w14:paraId="6217C7E1"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Performance metrics used for integrated waste management assessment normally feature diversion rates of waste and recycling efficiency together with community </w:t>
      </w:r>
      <w:r w:rsidRPr="00C5029B">
        <w:rPr>
          <w:rFonts w:ascii="Times New Roman" w:hAnsi="Times New Roman" w:cs="Times New Roman"/>
          <w:sz w:val="24"/>
          <w:szCs w:val="24"/>
        </w:rPr>
        <w:lastRenderedPageBreak/>
        <w:t>participation measurements and environmental impact measurement criteria. Policymakers obtain real-time performance insights for waste management through ML and IoT technology-assisted data-driven evaluations according to Laureti et al. (2024).</w:t>
      </w:r>
    </w:p>
    <w:p w14:paraId="455BFE98"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Cities using performance measurement frameworks to track waste management have achieved better efficiency results through improved waste collection alongside enhanced recycling rates similar to European cities. The frameworks prioritize adaptable policies that should transform with emerging technology and changing community requirements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mm9Nb6da","properties":{"formattedCitation":"(Wamuyu, 2018)","plainCitation":"(Wamuyu, 2018)","noteIndex":0},"citationItems":[{"id":72,"uris":["http://zotero.org/users/local/LS4bvoOh/items/EJ8FJF49"],"itemData":{"id":72,"type":"article-journal","container-title":"Computers in Human Behavior","DOI":"10.1016/j.chb.2018.03.029","ISSN":"07475632","journalAbbreviation":"Computers in Human Behavior","language":"en","page":"1-14","source":"DOI.org (Crossref)","title":"Leveraging Web 2.0 technologies to foster collective civic environmental initiatives among low-income urban communities","volume":"85","author":[{"family":"Wamuyu","given":"Patrick Kanyi"}],"issued":{"date-parts":[["2018",8]]}}}],"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Wamuyu, 2018)</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w:t>
      </w:r>
    </w:p>
    <w:p w14:paraId="7542F0B8"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7 Case Studies of Successful Waste Management Applications</w:t>
      </w:r>
    </w:p>
    <w:p w14:paraId="2419CB71"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Urgent waste management applications have proven vital for sustaining better urban cleanliness with enhanced environmental sustainability. Mobile solutions have effectively handled waste management problems by integrating community-based systems combined with automatic waste reporting and artificial intelligence programs. The case studies contain applicable information about exemplary methods and modern approaches which guide the development of the Mogadishu Eco-Volunteer App</w:t>
      </w:r>
    </w:p>
    <w:p w14:paraId="0C9E66A0" w14:textId="77777777" w:rsidR="00A361A0" w:rsidRPr="00C5029B" w:rsidRDefault="00A361A0" w:rsidP="00A361A0">
      <w:pPr>
        <w:pStyle w:val="Heading3"/>
        <w:spacing w:line="480" w:lineRule="auto"/>
        <w:rPr>
          <w:sz w:val="32"/>
          <w:szCs w:val="32"/>
        </w:rPr>
      </w:pPr>
      <w:r w:rsidRPr="00C5029B">
        <w:rPr>
          <w:sz w:val="32"/>
          <w:szCs w:val="32"/>
        </w:rPr>
        <w:t>2.7.1 Detailed Analysis of Specific Mobile Applications or Platforms That Have Successfully Addressed Waste Management Issues</w:t>
      </w:r>
    </w:p>
    <w:p w14:paraId="33D3C0EC" w14:textId="77777777" w:rsidR="00A361A0" w:rsidRPr="00C5029B" w:rsidRDefault="00A361A0" w:rsidP="00A361A0">
      <w:pPr>
        <w:pStyle w:val="Heading4"/>
        <w:spacing w:line="480" w:lineRule="auto"/>
      </w:pPr>
      <w:r w:rsidRPr="00C5029B">
        <w:t>1. Marine Debris Tracker (USA)</w:t>
      </w:r>
    </w:p>
    <w:p w14:paraId="5D9CEB6F" w14:textId="77777777" w:rsidR="00A361A0" w:rsidRPr="00C5029B" w:rsidRDefault="00A361A0" w:rsidP="00A361A0">
      <w:pPr>
        <w:pStyle w:val="NormalWeb"/>
        <w:spacing w:line="480" w:lineRule="auto"/>
      </w:pPr>
      <w:r w:rsidRPr="00C5029B">
        <w:t xml:space="preserve">Users employ Marine Debris Tracker to generate waste monitoring reports through their mobile devices as part of crowdsourcing activities. Users enter observation reports </w:t>
      </w:r>
      <w:r w:rsidRPr="00C5029B">
        <w:lastRenderedPageBreak/>
        <w:t>through the application to create instant geographical data which guides cleanup operations and public policy development. The mobile application effectively tracks ocean waste while it supports targeted cleanups which helps in shaping policies to reduce plastic pollution (Zhang &amp; Xu, 2024).</w:t>
      </w:r>
    </w:p>
    <w:p w14:paraId="6800E906" w14:textId="77777777" w:rsidR="00A361A0" w:rsidRPr="00C5029B" w:rsidRDefault="00A361A0" w:rsidP="00A361A0">
      <w:pPr>
        <w:pStyle w:val="Heading4"/>
        <w:spacing w:line="480" w:lineRule="auto"/>
      </w:pPr>
      <w:r w:rsidRPr="00C5029B">
        <w:t>2. SmartBin (Barcelona, Spain)</w:t>
      </w:r>
    </w:p>
    <w:p w14:paraId="05F87402" w14:textId="77777777" w:rsidR="00A361A0" w:rsidRPr="00C5029B" w:rsidRDefault="00A361A0" w:rsidP="00A361A0">
      <w:pPr>
        <w:pStyle w:val="NormalWeb"/>
        <w:spacing w:line="480" w:lineRule="auto"/>
      </w:pPr>
      <w:r w:rsidRPr="00C5029B">
        <w:t>The SmartBin initiative applies sensors enabled by IoT technology to waste containers for measuring the amount of waste inside which improves collection management and decreases operating expenses. By implementing this system waste operations achieved both 36% fewer collection trips and 20% lower carbon dioxide emissions according to (Henrys 2021).</w:t>
      </w:r>
    </w:p>
    <w:p w14:paraId="278728A0" w14:textId="77777777" w:rsidR="00A361A0" w:rsidRPr="00C5029B" w:rsidRDefault="00A361A0" w:rsidP="00A361A0">
      <w:pPr>
        <w:pStyle w:val="Heading4"/>
        <w:spacing w:line="480" w:lineRule="auto"/>
      </w:pPr>
      <w:r w:rsidRPr="00C5029B">
        <w:t>3. Waste Change (Indonesia)</w:t>
      </w:r>
    </w:p>
    <w:p w14:paraId="072E48F0" w14:textId="77777777" w:rsidR="00A361A0" w:rsidRPr="00C5029B" w:rsidRDefault="00A361A0" w:rsidP="00A361A0">
      <w:pPr>
        <w:pStyle w:val="NormalWeb"/>
        <w:spacing w:line="480" w:lineRule="auto"/>
      </w:pPr>
      <w:r w:rsidRPr="00C5029B">
        <w:t>The waste platform Waste4Change facilitates waste collector connections between recycling services and community members through its platform. The platform provides financial rewards to families that perform proper waste separation within their homes. The system started operations and prevented the landfill disposal of more than 12,000 tons of waste (Mulasari et al., 2024).</w:t>
      </w:r>
    </w:p>
    <w:p w14:paraId="15B0C541" w14:textId="77777777" w:rsidR="00A361A0" w:rsidRPr="00C5029B" w:rsidRDefault="00A361A0" w:rsidP="00A361A0">
      <w:pPr>
        <w:pStyle w:val="Heading4"/>
        <w:spacing w:line="480" w:lineRule="auto"/>
      </w:pPr>
      <w:r w:rsidRPr="00C5029B">
        <w:t>4. Bilik Sampah (Malaysia)</w:t>
      </w:r>
    </w:p>
    <w:p w14:paraId="398C0C94" w14:textId="77777777" w:rsidR="00A361A0" w:rsidRPr="00C5029B" w:rsidRDefault="00A361A0" w:rsidP="00A361A0">
      <w:pPr>
        <w:pStyle w:val="NormalWeb"/>
        <w:spacing w:line="480" w:lineRule="auto"/>
      </w:pPr>
      <w:r w:rsidRPr="00C5029B">
        <w:t>Bilik Sampah implements gamification features to support people in using their waste disposal correctly. The program awards users with points when they properly dispose their waste, and these can be exchanged for prizes. Bilik Sampah initiatives have resulted in a 35% rise in recycling rates among involved communities (Amala et al., 2024).</w:t>
      </w:r>
    </w:p>
    <w:p w14:paraId="4CCB6BEC" w14:textId="77777777" w:rsidR="00A361A0" w:rsidRPr="00C5029B" w:rsidRDefault="00A361A0" w:rsidP="00A361A0">
      <w:pPr>
        <w:pStyle w:val="Heading3"/>
        <w:spacing w:line="480" w:lineRule="auto"/>
        <w:rPr>
          <w:sz w:val="24"/>
          <w:szCs w:val="24"/>
        </w:rPr>
      </w:pPr>
      <w:r w:rsidRPr="00C5029B">
        <w:rPr>
          <w:sz w:val="24"/>
          <w:szCs w:val="24"/>
        </w:rPr>
        <w:t>Lessons Learned for the Mogadishu Eco-Volunteer App</w:t>
      </w:r>
    </w:p>
    <w:p w14:paraId="32F814A0" w14:textId="77777777" w:rsidR="00A361A0" w:rsidRPr="00C5029B" w:rsidRDefault="00A361A0" w:rsidP="00A361A0">
      <w:pPr>
        <w:pStyle w:val="NormalWeb"/>
        <w:spacing w:line="480" w:lineRule="auto"/>
      </w:pPr>
      <w:r w:rsidRPr="00C5029B">
        <w:lastRenderedPageBreak/>
        <w:t>The Mogadishu Eco-Volunteer App can use findings from these examples to increase its effectiveness. The application can deliver better waste management efficiency through its implementation of waste reporting functionality and AI-based collection optimization services with community rewards programs and game elements.</w:t>
      </w:r>
    </w:p>
    <w:p w14:paraId="723C1A6F" w14:textId="77777777" w:rsidR="00A361A0" w:rsidRPr="00C5029B" w:rsidRDefault="00A361A0" w:rsidP="00A361A0">
      <w:pPr>
        <w:pStyle w:val="NormalWeb"/>
        <w:spacing w:line="480" w:lineRule="auto"/>
      </w:pPr>
      <w:r w:rsidRPr="00C5029B">
        <w:t>A crowdsourcing system based on Marine Debris Tracker enables residents of Mogadishu to identify waste accumulation sites which improves resource distribution.</w:t>
      </w:r>
    </w:p>
    <w:p w14:paraId="06CF0C23" w14:textId="77777777" w:rsidR="00A361A0" w:rsidRPr="00C5029B" w:rsidRDefault="00A361A0" w:rsidP="00A361A0">
      <w:pPr>
        <w:pStyle w:val="NormalWeb"/>
        <w:spacing w:line="480" w:lineRule="auto"/>
      </w:pPr>
      <w:r w:rsidRPr="00C5029B">
        <w:t>AI waste monitoring technology in SmartBin helps customers improve scheduling efficiency which leads to decreased operational expenses.</w:t>
      </w:r>
    </w:p>
    <w:p w14:paraId="50115F46" w14:textId="77777777" w:rsidR="00A361A0" w:rsidRPr="00C5029B" w:rsidRDefault="00A361A0" w:rsidP="00A361A0">
      <w:pPr>
        <w:pStyle w:val="NormalWeb"/>
        <w:spacing w:line="480" w:lineRule="auto"/>
      </w:pPr>
      <w:r w:rsidRPr="00C5029B">
        <w:t>A reward-based system following Waste4Change philosophy would motivate people to practice waste care awareness.</w:t>
      </w:r>
    </w:p>
    <w:p w14:paraId="4580E1FC" w14:textId="77777777" w:rsidR="00A361A0" w:rsidRPr="00C5029B" w:rsidRDefault="00A361A0" w:rsidP="00A361A0">
      <w:pPr>
        <w:pStyle w:val="NormalWeb"/>
        <w:spacing w:line="480" w:lineRule="auto"/>
      </w:pPr>
      <w:r w:rsidRPr="00C5029B">
        <w:t>The game reward system similar to Bilik Sampah functions as an effective mechanism to maintain continuous community participation.</w:t>
      </w:r>
    </w:p>
    <w:p w14:paraId="7C6A6D6A" w14:textId="77777777" w:rsidR="00A361A0" w:rsidRPr="00C5029B" w:rsidRDefault="00A361A0" w:rsidP="00A361A0">
      <w:pPr>
        <w:pStyle w:val="NormalWeb"/>
        <w:spacing w:line="480" w:lineRule="auto"/>
      </w:pPr>
      <w:r w:rsidRPr="00C5029B">
        <w:t>An integrated approach between these features within Mogadishu's waste management facilities will create an environment that promotes sustainability across urban areas.</w:t>
      </w:r>
    </w:p>
    <w:p w14:paraId="19F478CA" w14:textId="77777777" w:rsidR="008D6857" w:rsidRPr="00C5029B" w:rsidRDefault="008D6857"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8 Related Work</w:t>
      </w:r>
    </w:p>
    <w:p w14:paraId="52CAABD5"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1. Plastic Waste Cleanup Priorities Using Satellite Data</w:t>
      </w:r>
    </w:p>
    <w:p w14:paraId="442EEB09"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A Comprehensible Approach for Plastic Waste Removal Direction Based on Satellite Data Analysis</w:t>
      </w:r>
    </w:p>
    <w:p w14:paraId="56FB9E3F"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jBDhde9z","properties":{"formattedCitation":"(Dasgupta et al., 2022)","plainCitation":"(Dasgupta et al., 2022)","noteIndex":0},"citationItems":[{"id":28,"uris":["http://zotero.org/users/local/LS4bvoOh/items/L9GGBN9J"],"itemData":{"id":28,"type":"article-journal","container-title":"SSRN Electronic Journal","DOI":"10.2139/ssrn.4052479","ISSN":"1556-5068","journalAbbreviation":"SSRN Journal","language":"en","source":"DOI.org (Crossref)","title":"Plastic Waste Cleanup Priorities to Reduce Marine Pollution: A Spatiotemporal Analysis for Accra and Lagos with Satellite Data","title-short":"Plastic Waste Cleanup Priorities to Reduce Marine Pollution","URL":"https://www.ssrn.com/abstract=4052479","author":[{"family":"Dasgupta","given":"Susmita"},{"family":"Sarraf","given":"Maria"},{"family":"Wheeler","given":"David"}],"accessed":{"date-parts":[["2025",1,10]]},"issued":{"date-parts":[["2022"]]}}}],"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Dasgupta et al., 2022)</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 xml:space="preserve"> analyze marine plastic pollution through the application of satellite data to build a priority solution for Accra and Lagos cities. The research strengthens the need for zone-based strategies directed toward plastic waste cleanup operations in urban areas. The research demonstrates that satellite data needs </w:t>
      </w:r>
      <w:r w:rsidRPr="00C5029B">
        <w:rPr>
          <w:rFonts w:ascii="Times New Roman" w:hAnsi="Times New Roman" w:cs="Times New Roman"/>
          <w:sz w:val="24"/>
          <w:szCs w:val="24"/>
        </w:rPr>
        <w:lastRenderedPageBreak/>
        <w:t>collaboration with local waste management techniques for efficient cleanup operations which professionals could implement during citywide cleanup programs through mobile technologies. Geospatial tools linked to community solutions will improve the effectiveness of waste management systems​.</w:t>
      </w:r>
    </w:p>
    <w:p w14:paraId="0DF2B8E5" w14:textId="77777777" w:rsidR="008D6857" w:rsidRPr="00C5029B" w:rsidRDefault="008D6857" w:rsidP="00C46637">
      <w:pPr>
        <w:spacing w:line="480" w:lineRule="auto"/>
        <w:rPr>
          <w:rStyle w:val="Strong"/>
          <w:rFonts w:ascii="Times New Roman" w:hAnsi="Times New Roman" w:cs="Times New Roman"/>
          <w:b w:val="0"/>
          <w:bCs w:val="0"/>
          <w:sz w:val="24"/>
          <w:szCs w:val="24"/>
        </w:rPr>
      </w:pPr>
      <w:r w:rsidRPr="00C5029B">
        <w:rPr>
          <w:rFonts w:ascii="Times New Roman" w:hAnsi="Times New Roman" w:cs="Times New Roman"/>
          <w:sz w:val="24"/>
          <w:szCs w:val="24"/>
        </w:rPr>
        <w:t xml:space="preserve">2. </w:t>
      </w:r>
      <w:r w:rsidRPr="00C5029B">
        <w:rPr>
          <w:rStyle w:val="Strong"/>
          <w:rFonts w:ascii="Times New Roman" w:hAnsi="Times New Roman" w:cs="Times New Roman"/>
          <w:b w:val="0"/>
          <w:bCs w:val="0"/>
          <w:sz w:val="24"/>
          <w:szCs w:val="24"/>
        </w:rPr>
        <w:t>Redesigning Solid Waste Flows for Sustainable Nairobi</w:t>
      </w:r>
    </w:p>
    <w:p w14:paraId="33ABF326" w14:textId="77777777" w:rsidR="008D6857" w:rsidRPr="00C5029B" w:rsidRDefault="008D6857" w:rsidP="00C46637">
      <w:pPr>
        <w:spacing w:line="480" w:lineRule="auto"/>
        <w:rPr>
          <w:rStyle w:val="Strong"/>
          <w:rFonts w:ascii="Times New Roman" w:hAnsi="Times New Roman" w:cs="Times New Roman"/>
          <w:b w:val="0"/>
          <w:bCs w:val="0"/>
          <w:sz w:val="24"/>
          <w:szCs w:val="24"/>
        </w:rPr>
      </w:pPr>
      <w:r w:rsidRPr="00C5029B">
        <w:rPr>
          <w:rStyle w:val="Strong"/>
          <w:rFonts w:ascii="Times New Roman" w:hAnsi="Times New Roman" w:cs="Times New Roman"/>
          <w:b w:val="0"/>
          <w:bCs w:val="0"/>
          <w:sz w:val="24"/>
          <w:szCs w:val="24"/>
        </w:rPr>
        <w:t>An evaluation of Solid Waste Flow patterns to achieve sustainable development in Nairobi</w:t>
      </w:r>
    </w:p>
    <w:p w14:paraId="669BB6FE" w14:textId="77777777" w:rsidR="008D6857" w:rsidRPr="00C5029B" w:rsidRDefault="008D6857" w:rsidP="00C46637">
      <w:pPr>
        <w:spacing w:line="480" w:lineRule="auto"/>
        <w:rPr>
          <w:rStyle w:val="Strong"/>
          <w:rFonts w:ascii="Times New Roman" w:hAnsi="Times New Roman" w:cs="Times New Roman"/>
          <w:b w:val="0"/>
          <w:bCs w:val="0"/>
          <w:sz w:val="24"/>
          <w:szCs w:val="24"/>
        </w:rPr>
      </w:pPr>
      <w:r w:rsidRPr="00C5029B">
        <w:rPr>
          <w:rStyle w:val="Strong"/>
          <w:rFonts w:ascii="Times New Roman" w:hAnsi="Times New Roman" w:cs="Times New Roman"/>
          <w:b w:val="0"/>
          <w:bCs w:val="0"/>
          <w:sz w:val="24"/>
          <w:szCs w:val="24"/>
        </w:rPr>
        <w:t xml:space="preserve">Solid waste management in Nairobi undergoes evaluation from </w:t>
      </w:r>
      <w:r w:rsidRPr="00C5029B">
        <w:rPr>
          <w:rStyle w:val="Strong"/>
          <w:rFonts w:ascii="Times New Roman" w:hAnsi="Times New Roman" w:cs="Times New Roman"/>
          <w:b w:val="0"/>
          <w:bCs w:val="0"/>
          <w:sz w:val="24"/>
          <w:szCs w:val="24"/>
        </w:rPr>
        <w:fldChar w:fldCharType="begin"/>
      </w:r>
      <w:r w:rsidRPr="00C5029B">
        <w:rPr>
          <w:rStyle w:val="Strong"/>
          <w:rFonts w:ascii="Times New Roman" w:hAnsi="Times New Roman" w:cs="Times New Roman"/>
          <w:b w:val="0"/>
          <w:bCs w:val="0"/>
          <w:sz w:val="24"/>
          <w:szCs w:val="24"/>
        </w:rPr>
        <w:instrText xml:space="preserve"> ADDIN ZOTERO_ITEM CSL_CITATION {"citationID":"mjDidmTy","properties":{"formattedCitation":"(Joab Odero, 2021)","plainCitation":"(Joab Odero, 2021)","noteIndex":0},"citationItems":[{"id":48,"uris":["http://zotero.org/users/local/LS4bvoOh/items/J29XKN3Z"],"itemData":{"id":48,"type":"article-journal","DOI":"10.13140/RG.2.2.28577.12644","note":"publisher: Unpublished","source":"DOI.org (Datacite)","title":"UNIVERSITY OF NAIROBI Redesigning Solid Waste Flows for a Clean and Sustainable Nairobi City, Kenya. Course Code: CGP 440 Bachelor of Arts Project","title-short":"UNIVERSITY OF NAIROBI Redesigning Solid Waste Flows for a Clean and Sustainable Nairobi City, Kenya. Course Code","URL":"http://rgdoi.net/10.13140/RG.2.2.28577.12644","author":[{"literal":"Joab Odero"}],"accessed":{"date-parts":[["2025",2,5]]},"issued":{"date-parts":[["2021"]]}}}],"schema":"https://github.com/citation-style-language/schema/raw/master/csl-citation.json"} </w:instrText>
      </w:r>
      <w:r w:rsidRPr="00C5029B">
        <w:rPr>
          <w:rStyle w:val="Strong"/>
          <w:rFonts w:ascii="Times New Roman" w:hAnsi="Times New Roman" w:cs="Times New Roman"/>
          <w:b w:val="0"/>
          <w:bCs w:val="0"/>
          <w:sz w:val="24"/>
          <w:szCs w:val="24"/>
        </w:rPr>
        <w:fldChar w:fldCharType="separate"/>
      </w:r>
      <w:r w:rsidRPr="00C5029B">
        <w:rPr>
          <w:rFonts w:ascii="Times New Roman" w:hAnsi="Times New Roman" w:cs="Times New Roman"/>
          <w:sz w:val="24"/>
          <w:szCs w:val="24"/>
        </w:rPr>
        <w:t>(Joab Odero, 2021)</w:t>
      </w:r>
      <w:r w:rsidRPr="00C5029B">
        <w:rPr>
          <w:rStyle w:val="Strong"/>
          <w:rFonts w:ascii="Times New Roman" w:hAnsi="Times New Roman" w:cs="Times New Roman"/>
          <w:b w:val="0"/>
          <w:bCs w:val="0"/>
          <w:sz w:val="24"/>
          <w:szCs w:val="24"/>
        </w:rPr>
        <w:fldChar w:fldCharType="end"/>
      </w:r>
      <w:r w:rsidRPr="00C5029B">
        <w:rPr>
          <w:rStyle w:val="Strong"/>
          <w:rFonts w:ascii="Times New Roman" w:hAnsi="Times New Roman" w:cs="Times New Roman"/>
          <w:b w:val="0"/>
          <w:bCs w:val="0"/>
          <w:sz w:val="24"/>
          <w:szCs w:val="24"/>
        </w:rPr>
        <w:t xml:space="preserve"> who exposes the problems with present waste collection together with segregation systems. The research recommends uniting community engagement with governmental interventions for waste management because this approach matches the goals of the "A Coordinated, Community-Driven City Cleanup" initiative. Research indicates mobile apps represent an innovation to enhance waste management results when they spark citizen involvement.</w:t>
      </w:r>
    </w:p>
    <w:p w14:paraId="7EC82555" w14:textId="77777777" w:rsidR="008D6857" w:rsidRPr="00C5029B" w:rsidRDefault="008D6857" w:rsidP="00C46637">
      <w:pPr>
        <w:spacing w:line="480" w:lineRule="auto"/>
        <w:rPr>
          <w:rStyle w:val="Strong"/>
          <w:rFonts w:ascii="Times New Roman" w:hAnsi="Times New Roman" w:cs="Times New Roman"/>
          <w:b w:val="0"/>
          <w:bCs w:val="0"/>
          <w:sz w:val="24"/>
          <w:szCs w:val="24"/>
        </w:rPr>
      </w:pPr>
      <w:r w:rsidRPr="00C5029B">
        <w:rPr>
          <w:rStyle w:val="Strong"/>
          <w:rFonts w:ascii="Times New Roman" w:hAnsi="Times New Roman" w:cs="Times New Roman"/>
          <w:b w:val="0"/>
          <w:bCs w:val="0"/>
          <w:sz w:val="24"/>
          <w:szCs w:val="24"/>
        </w:rPr>
        <w:t>3. Evaluating Street Cleanliness and Waste Collection Services</w:t>
      </w:r>
    </w:p>
    <w:p w14:paraId="5F4D1FC5" w14:textId="77777777" w:rsidR="008D6857" w:rsidRPr="00C5029B" w:rsidRDefault="008D6857" w:rsidP="00C46637">
      <w:pPr>
        <w:spacing w:line="480" w:lineRule="auto"/>
        <w:rPr>
          <w:rStyle w:val="Strong"/>
          <w:rFonts w:ascii="Times New Roman" w:hAnsi="Times New Roman" w:cs="Times New Roman"/>
          <w:b w:val="0"/>
          <w:bCs w:val="0"/>
          <w:sz w:val="24"/>
          <w:szCs w:val="24"/>
        </w:rPr>
      </w:pPr>
      <w:r w:rsidRPr="00C5029B">
        <w:rPr>
          <w:rStyle w:val="Strong"/>
          <w:rFonts w:ascii="Times New Roman" w:hAnsi="Times New Roman" w:cs="Times New Roman"/>
          <w:b w:val="0"/>
          <w:bCs w:val="0"/>
          <w:sz w:val="24"/>
          <w:szCs w:val="24"/>
        </w:rPr>
        <w:fldChar w:fldCharType="begin"/>
      </w:r>
      <w:r w:rsidRPr="00C5029B">
        <w:rPr>
          <w:rStyle w:val="Strong"/>
          <w:rFonts w:ascii="Times New Roman" w:hAnsi="Times New Roman" w:cs="Times New Roman"/>
          <w:b w:val="0"/>
          <w:bCs w:val="0"/>
          <w:sz w:val="24"/>
          <w:szCs w:val="24"/>
        </w:rPr>
        <w:instrText xml:space="preserve"> ADDIN ZOTERO_ITEM CSL_CITATION {"citationID":"MQSi4nki","properties":{"formattedCitation":"(L\\uc0\\u243{}pez et al., 2017)","plainCitation":"(López et al., 2017)","noteIndex":0},"citationItems":[{"id":17,"uris":["http://zotero.org/users/local/LS4bvoOh/items/CY69IART"],"itemData":{"id":17,"type":"article-journal","container-title":"Journal of Urban Management","DOI":"10.1016/j.jum.2017.06.002","ISSN":"22265856","issue":"2","journalAbbreviation":"Journal of Urban Management","language":"en","page":"66-79","source":"DOI.org (Crossref)","title":"Developing an indicators plan and software for evaluating Street Cleanliness and Waste Collection Services","volume":"6","author":[{"family":"López","given":"Iago"},{"family":"Gutiérrez","given":"Verónica"},{"family":"Collantes","given":"Félix"},{"family":"Gil","given":"David"},{"family":"Revilla","given":"Rafael"},{"family":"Luis Gil","given":"José"}],"issued":{"date-parts":[["2017",12]]}}}],"schema":"https://github.com/citation-style-language/schema/raw/master/csl-citation.json"} </w:instrText>
      </w:r>
      <w:r w:rsidRPr="00C5029B">
        <w:rPr>
          <w:rStyle w:val="Strong"/>
          <w:rFonts w:ascii="Times New Roman" w:hAnsi="Times New Roman" w:cs="Times New Roman"/>
          <w:b w:val="0"/>
          <w:bCs w:val="0"/>
          <w:sz w:val="24"/>
          <w:szCs w:val="24"/>
        </w:rPr>
        <w:fldChar w:fldCharType="separate"/>
      </w:r>
      <w:r w:rsidRPr="00C5029B">
        <w:rPr>
          <w:rFonts w:ascii="Times New Roman" w:hAnsi="Times New Roman" w:cs="Times New Roman"/>
          <w:sz w:val="24"/>
          <w:szCs w:val="24"/>
        </w:rPr>
        <w:t>(López et al., 2017)</w:t>
      </w:r>
      <w:r w:rsidRPr="00C5029B">
        <w:rPr>
          <w:rStyle w:val="Strong"/>
          <w:rFonts w:ascii="Times New Roman" w:hAnsi="Times New Roman" w:cs="Times New Roman"/>
          <w:b w:val="0"/>
          <w:bCs w:val="0"/>
          <w:sz w:val="24"/>
          <w:szCs w:val="24"/>
        </w:rPr>
        <w:fldChar w:fldCharType="end"/>
      </w:r>
      <w:r w:rsidRPr="00C5029B">
        <w:rPr>
          <w:rStyle w:val="Strong"/>
          <w:rFonts w:ascii="Times New Roman" w:hAnsi="Times New Roman" w:cs="Times New Roman"/>
          <w:b w:val="0"/>
          <w:bCs w:val="0"/>
          <w:sz w:val="24"/>
          <w:szCs w:val="24"/>
        </w:rPr>
        <w:softHyphen/>
        <w:t xml:space="preserve"> created software tools that combined </w:t>
      </w:r>
      <w:proofErr w:type="gramStart"/>
      <w:r w:rsidRPr="00C5029B">
        <w:rPr>
          <w:rStyle w:val="Strong"/>
          <w:rFonts w:ascii="Times New Roman" w:hAnsi="Times New Roman" w:cs="Times New Roman"/>
          <w:b w:val="0"/>
          <w:bCs w:val="0"/>
          <w:sz w:val="24"/>
          <w:szCs w:val="24"/>
        </w:rPr>
        <w:t>an indicators</w:t>
      </w:r>
      <w:proofErr w:type="gramEnd"/>
      <w:r w:rsidRPr="00C5029B">
        <w:rPr>
          <w:rStyle w:val="Strong"/>
          <w:rFonts w:ascii="Times New Roman" w:hAnsi="Times New Roman" w:cs="Times New Roman"/>
          <w:b w:val="0"/>
          <w:bCs w:val="0"/>
          <w:sz w:val="24"/>
          <w:szCs w:val="24"/>
        </w:rPr>
        <w:t xml:space="preserve"> plan to evaluate street cleanliness as well as waste collection services in urban areas. Real-time data collection forms the core of an application format that their solution bases on web and mobile. The system benefits from machine learning algorithms to anticipate waste development patterns so it can enhance waste collection path effectiveness in smart cities.</w:t>
      </w:r>
    </w:p>
    <w:p w14:paraId="2CC8A601" w14:textId="77777777" w:rsidR="008D6857" w:rsidRPr="00C5029B" w:rsidRDefault="008D6857" w:rsidP="00C46637">
      <w:pPr>
        <w:spacing w:line="480" w:lineRule="auto"/>
        <w:rPr>
          <w:rStyle w:val="Strong"/>
          <w:rFonts w:ascii="Times New Roman" w:hAnsi="Times New Roman" w:cs="Times New Roman"/>
          <w:b w:val="0"/>
          <w:bCs w:val="0"/>
          <w:sz w:val="24"/>
          <w:szCs w:val="24"/>
        </w:rPr>
      </w:pPr>
      <w:r w:rsidRPr="00C5029B">
        <w:rPr>
          <w:rStyle w:val="Strong"/>
          <w:rFonts w:ascii="Times New Roman" w:hAnsi="Times New Roman" w:cs="Times New Roman"/>
          <w:b w:val="0"/>
          <w:bCs w:val="0"/>
          <w:sz w:val="24"/>
          <w:szCs w:val="24"/>
        </w:rPr>
        <w:t>4.</w:t>
      </w:r>
      <w:r w:rsidRPr="00C5029B">
        <w:rPr>
          <w:rFonts w:ascii="Times New Roman" w:hAnsi="Times New Roman" w:cs="Times New Roman"/>
          <w:sz w:val="24"/>
          <w:szCs w:val="24"/>
        </w:rPr>
        <w:t xml:space="preserve"> </w:t>
      </w:r>
      <w:r w:rsidRPr="00C5029B">
        <w:rPr>
          <w:rStyle w:val="Strong"/>
          <w:rFonts w:ascii="Times New Roman" w:hAnsi="Times New Roman" w:cs="Times New Roman"/>
          <w:b w:val="0"/>
          <w:bCs w:val="0"/>
          <w:sz w:val="24"/>
          <w:szCs w:val="24"/>
        </w:rPr>
        <w:t>Communication Strategies in Waste Management in Nigeria</w:t>
      </w:r>
    </w:p>
    <w:p w14:paraId="28953B3F" w14:textId="77777777" w:rsidR="008D6857" w:rsidRPr="00C5029B" w:rsidRDefault="008D6857" w:rsidP="00C46637">
      <w:pPr>
        <w:spacing w:line="480" w:lineRule="auto"/>
        <w:rPr>
          <w:rStyle w:val="Strong"/>
          <w:rFonts w:ascii="Times New Roman" w:hAnsi="Times New Roman" w:cs="Times New Roman"/>
          <w:b w:val="0"/>
          <w:bCs w:val="0"/>
          <w:sz w:val="24"/>
          <w:szCs w:val="24"/>
        </w:rPr>
      </w:pPr>
      <w:r w:rsidRPr="00C5029B">
        <w:rPr>
          <w:rStyle w:val="Strong"/>
          <w:rFonts w:ascii="Times New Roman" w:hAnsi="Times New Roman" w:cs="Times New Roman"/>
          <w:b w:val="0"/>
          <w:bCs w:val="0"/>
          <w:sz w:val="24"/>
          <w:szCs w:val="24"/>
        </w:rPr>
        <w:fldChar w:fldCharType="begin"/>
      </w:r>
      <w:r w:rsidRPr="00C5029B">
        <w:rPr>
          <w:rStyle w:val="Strong"/>
          <w:rFonts w:ascii="Times New Roman" w:hAnsi="Times New Roman" w:cs="Times New Roman"/>
          <w:b w:val="0"/>
          <w:bCs w:val="0"/>
          <w:sz w:val="24"/>
          <w:szCs w:val="24"/>
        </w:rPr>
        <w:instrText xml:space="preserve"> ADDIN ZOTERO_ITEM CSL_CITATION {"citationID":"WsGxUqkj","properties":{"formattedCitation":"(Okeke et al., 2024)","plainCitation":"(Okeke et al., 2024)","noteIndex":0},"citationItems":[{"id":41,"uris":["http://zotero.org/users/local/LS4bvoOh/items/EJUJIJL6"],"itemData":{"id":41,"type":"article-journal","abstract":"Background: In Nigeria, waste management has been a perennial challenge due to inadequate infrastructure and unorganized activities of scavengers. Innovative approaches are needed to address these challenges effectively.\nObjective: This study investigated communication strategies adopted in Public-Private Partnerships (PPPs) arrangements in improving waste management and reducing scavenging practices in Nigeria.\nMethod: Drawing upon Social Marketing Theory, and adopting literature review and analysis method, this study analysed diverse case studies and assessed the impact of communication strategies within PPPs on waste management and scavenging reduction in select cities in the country.\nResults: findings show that communication plays crucial role in shaping public perceptions, driving behavioural change, and fostering collaboration for effective waste management system. Key strategies identified included targeted outreach, community engagements, and adoption of modern systems of waste management.\nConclusion: The study conludes that the communication intervention programmes employed so far in waste management in Nigeria has not been effective due to corruption and general weak government policies and institutions.","issue":"1","language":"en","source":"Zotero","title":"Evaluation of Communication Interventions for Improved Waste Management System in Nigeria","volume":"2","author":[{"family":"Okeke","given":"Anthony Obi"},{"family":"Mohammed","given":"Usman"},{"family":"Garba","given":"Suleiman"}],"issued":{"date-parts":[["2024"]]}}}],"schema":"https://github.com/citation-style-language/schema/raw/master/csl-citation.json"} </w:instrText>
      </w:r>
      <w:r w:rsidRPr="00C5029B">
        <w:rPr>
          <w:rStyle w:val="Strong"/>
          <w:rFonts w:ascii="Times New Roman" w:hAnsi="Times New Roman" w:cs="Times New Roman"/>
          <w:b w:val="0"/>
          <w:bCs w:val="0"/>
          <w:sz w:val="24"/>
          <w:szCs w:val="24"/>
        </w:rPr>
        <w:fldChar w:fldCharType="separate"/>
      </w:r>
      <w:r w:rsidRPr="00C5029B">
        <w:rPr>
          <w:rFonts w:ascii="Times New Roman" w:hAnsi="Times New Roman" w:cs="Times New Roman"/>
          <w:sz w:val="24"/>
          <w:szCs w:val="24"/>
        </w:rPr>
        <w:t>(Okeke et al., 2024)</w:t>
      </w:r>
      <w:r w:rsidRPr="00C5029B">
        <w:rPr>
          <w:rStyle w:val="Strong"/>
          <w:rFonts w:ascii="Times New Roman" w:hAnsi="Times New Roman" w:cs="Times New Roman"/>
          <w:b w:val="0"/>
          <w:bCs w:val="0"/>
          <w:sz w:val="24"/>
          <w:szCs w:val="24"/>
        </w:rPr>
        <w:fldChar w:fldCharType="end"/>
      </w:r>
      <w:r w:rsidRPr="00C5029B">
        <w:rPr>
          <w:rStyle w:val="Strong"/>
          <w:rFonts w:ascii="Times New Roman" w:hAnsi="Times New Roman" w:cs="Times New Roman"/>
          <w:b w:val="0"/>
          <w:bCs w:val="0"/>
          <w:sz w:val="24"/>
          <w:szCs w:val="24"/>
        </w:rPr>
        <w:t xml:space="preserve"> investigated communication strategies as factors for enhancing waste management systems in Nigeria through Public-Private Partnerships (PPPs). The </w:t>
      </w:r>
      <w:r w:rsidRPr="00C5029B">
        <w:rPr>
          <w:rStyle w:val="Strong"/>
          <w:rFonts w:ascii="Times New Roman" w:hAnsi="Times New Roman" w:cs="Times New Roman"/>
          <w:b w:val="0"/>
          <w:bCs w:val="0"/>
          <w:sz w:val="24"/>
          <w:szCs w:val="24"/>
        </w:rPr>
        <w:lastRenderedPageBreak/>
        <w:t>study shows how specific outreach activities done by community members help change individual waste disposal behaviors. Mobile technology implementations for waste disposal prevention draw their understanding directly from the "A Coordinated, Community-Driven City Cleanup" initiative to promote responsible waste disposal and citizen contributions</w:t>
      </w:r>
    </w:p>
    <w:p w14:paraId="000EB349" w14:textId="77777777" w:rsidR="008D6857" w:rsidRPr="00C5029B" w:rsidRDefault="008D6857" w:rsidP="00C46637">
      <w:pPr>
        <w:spacing w:line="480" w:lineRule="auto"/>
        <w:rPr>
          <w:rStyle w:val="Strong"/>
          <w:rFonts w:ascii="Times New Roman" w:hAnsi="Times New Roman" w:cs="Times New Roman"/>
          <w:b w:val="0"/>
          <w:bCs w:val="0"/>
          <w:sz w:val="24"/>
          <w:szCs w:val="24"/>
        </w:rPr>
      </w:pPr>
      <w:r w:rsidRPr="00C5029B">
        <w:rPr>
          <w:rStyle w:val="Strong"/>
          <w:rFonts w:ascii="Times New Roman" w:hAnsi="Times New Roman" w:cs="Times New Roman"/>
          <w:b w:val="0"/>
          <w:bCs w:val="0"/>
          <w:sz w:val="24"/>
          <w:szCs w:val="24"/>
        </w:rPr>
        <w:t>5. Feasibility of Smart Waste Solutions in Ghana</w:t>
      </w:r>
    </w:p>
    <w:p w14:paraId="4F00B15D" w14:textId="77777777" w:rsidR="008D6857" w:rsidRPr="00C5029B" w:rsidRDefault="008D6857" w:rsidP="00C46637">
      <w:pPr>
        <w:spacing w:line="480" w:lineRule="auto"/>
        <w:rPr>
          <w:rStyle w:val="Strong"/>
          <w:rFonts w:ascii="Times New Roman" w:hAnsi="Times New Roman" w:cs="Times New Roman"/>
          <w:b w:val="0"/>
          <w:bCs w:val="0"/>
          <w:sz w:val="24"/>
          <w:szCs w:val="24"/>
        </w:rPr>
      </w:pPr>
      <w:r w:rsidRPr="00C5029B">
        <w:rPr>
          <w:rStyle w:val="Strong"/>
          <w:rFonts w:ascii="Times New Roman" w:hAnsi="Times New Roman" w:cs="Times New Roman"/>
          <w:b w:val="0"/>
          <w:bCs w:val="0"/>
          <w:sz w:val="24"/>
          <w:szCs w:val="24"/>
        </w:rPr>
        <w:fldChar w:fldCharType="begin"/>
      </w:r>
      <w:r w:rsidRPr="00C5029B">
        <w:rPr>
          <w:rStyle w:val="Strong"/>
          <w:rFonts w:ascii="Times New Roman" w:hAnsi="Times New Roman" w:cs="Times New Roman"/>
          <w:b w:val="0"/>
          <w:bCs w:val="0"/>
          <w:sz w:val="24"/>
          <w:szCs w:val="24"/>
        </w:rPr>
        <w:instrText xml:space="preserve"> ADDIN ZOTERO_ITEM CSL_CITATION {"citationID":"YBMZnafT","properties":{"formattedCitation":"(Anokye et al., 2024)","plainCitation":"(Anokye et al., 2024)","noteIndex":0},"citationItems":[{"id":52,"uris":["http://zotero.org/users/local/LS4bvoOh/items/XYKXRY95"],"itemData":{"id":52,"type":"article-journal","container-title":"Cleaner Waste Systems","DOI":"10.1016/j.clwas.2024.100183","ISSN":"27729125","journalAbbreviation":"Cleaner Waste Systems","language":"en","page":"100183","source":"DOI.org (Crossref)","title":"The future of waste management in Ghana: Assessing the feasibility and scalability of smart waste solutions amidst key adoption challenges","title-short":"The future of waste management in Ghana","volume":"9","author":[{"family":"Anokye","given":"Kwame"},{"family":"Apea","given":"Ohene Boansi"},{"family":"Darko","given":"Abigail Okyere"},{"family":"Kwabi","given":"Luther Adjei"}],"issued":{"date-parts":[["2024",12]]}}}],"schema":"https://github.com/citation-style-language/schema/raw/master/csl-citation.json"} </w:instrText>
      </w:r>
      <w:r w:rsidRPr="00C5029B">
        <w:rPr>
          <w:rStyle w:val="Strong"/>
          <w:rFonts w:ascii="Times New Roman" w:hAnsi="Times New Roman" w:cs="Times New Roman"/>
          <w:b w:val="0"/>
          <w:bCs w:val="0"/>
          <w:sz w:val="24"/>
          <w:szCs w:val="24"/>
        </w:rPr>
        <w:fldChar w:fldCharType="separate"/>
      </w:r>
      <w:r w:rsidRPr="00C5029B">
        <w:rPr>
          <w:rFonts w:ascii="Times New Roman" w:hAnsi="Times New Roman" w:cs="Times New Roman"/>
          <w:sz w:val="24"/>
          <w:szCs w:val="24"/>
        </w:rPr>
        <w:t>(Anokye et al., 2024)</w:t>
      </w:r>
      <w:r w:rsidRPr="00C5029B">
        <w:rPr>
          <w:rStyle w:val="Strong"/>
          <w:rFonts w:ascii="Times New Roman" w:hAnsi="Times New Roman" w:cs="Times New Roman"/>
          <w:b w:val="0"/>
          <w:bCs w:val="0"/>
          <w:sz w:val="24"/>
          <w:szCs w:val="24"/>
        </w:rPr>
        <w:fldChar w:fldCharType="end"/>
      </w:r>
      <w:r w:rsidRPr="00C5029B">
        <w:rPr>
          <w:rStyle w:val="Strong"/>
          <w:rFonts w:ascii="Times New Roman" w:hAnsi="Times New Roman" w:cs="Times New Roman"/>
          <w:b w:val="0"/>
          <w:bCs w:val="0"/>
          <w:sz w:val="24"/>
          <w:szCs w:val="24"/>
        </w:rPr>
        <w:t xml:space="preserve"> examines how smart waste management platforms could work within Ghana through IoT and AI technologies that enhance waste collection operations. Research findings show that modern technology enables city waste management transformation through mobile application and machine learning solutions which improve the performance of community cleanup work</w:t>
      </w:r>
    </w:p>
    <w:p w14:paraId="68A11F51" w14:textId="77777777" w:rsidR="008D6857" w:rsidRPr="00C5029B" w:rsidRDefault="008D6857" w:rsidP="00C46637">
      <w:pPr>
        <w:spacing w:line="480" w:lineRule="auto"/>
        <w:rPr>
          <w:rStyle w:val="Strong"/>
          <w:rFonts w:ascii="Times New Roman" w:hAnsi="Times New Roman" w:cs="Times New Roman"/>
          <w:b w:val="0"/>
          <w:bCs w:val="0"/>
          <w:sz w:val="24"/>
          <w:szCs w:val="24"/>
        </w:rPr>
      </w:pPr>
      <w:proofErr w:type="gramStart"/>
      <w:r w:rsidRPr="00C5029B">
        <w:rPr>
          <w:rStyle w:val="Strong"/>
          <w:rFonts w:ascii="Times New Roman" w:hAnsi="Times New Roman" w:cs="Times New Roman"/>
          <w:b w:val="0"/>
          <w:bCs w:val="0"/>
          <w:sz w:val="24"/>
          <w:szCs w:val="24"/>
        </w:rPr>
        <w:t>6 .</w:t>
      </w:r>
      <w:proofErr w:type="gramEnd"/>
      <w:r w:rsidRPr="00C5029B">
        <w:rPr>
          <w:rStyle w:val="Strong"/>
          <w:rFonts w:ascii="Times New Roman" w:hAnsi="Times New Roman" w:cs="Times New Roman"/>
          <w:b w:val="0"/>
          <w:bCs w:val="0"/>
          <w:sz w:val="24"/>
          <w:szCs w:val="24"/>
        </w:rPr>
        <w:t xml:space="preserve"> Machine Learning and Citizen Science in Environmental Management</w:t>
      </w:r>
    </w:p>
    <w:p w14:paraId="083B4870"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drSkR72f","properties":{"formattedCitation":"(Yang et al., 2023)","plainCitation":"(Yang et al., 2023)","noteIndex":0},"citationItems":[{"id":15,"uris":["http://zotero.org/users/local/LS4bvoOh/items/VU49ZWU5"],"itemData":{"id":15,"type":"article-journal","container-title":"Heliyon","DOI":"10.1016/j.heliyon.2023.e22688","ISSN":"24058440","issue":"12","journalAbbreviation":"Heliyon","language":"en","page":"e22688","source":"DOI.org (Crossref)","title":"Machine learning to support citizen science in urban environmental management","volume":"9","author":[{"family":"Yang","given":"Emily J."},{"family":"Fulton","given":"Julian"},{"family":"Swarnaraja","given":"Swabinash"},{"family":"Carson","given":"Cecile"}],"issued":{"date-parts":[["2023",12]]}}}],"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Yang et al., 2023)</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 xml:space="preserve"> examine how machine learning works together with citizen science applications for urban environment management especially in litter and waste observation activities. The authors demonstrate how machine learning methods improve data quality control derived from citizen participation which supports the implementation of community-based monitoring within your project. Machine learning models using citizen data can predict and evaluate waste hot spots to boost the comprehensive control of the cleanup operations</w:t>
      </w:r>
    </w:p>
    <w:p w14:paraId="65569447" w14:textId="77777777" w:rsidR="008D6857" w:rsidRPr="00C5029B" w:rsidRDefault="008D6857" w:rsidP="00C46637">
      <w:pPr>
        <w:spacing w:line="480" w:lineRule="auto"/>
        <w:rPr>
          <w:rStyle w:val="Strong"/>
          <w:rFonts w:ascii="Times New Roman" w:hAnsi="Times New Roman" w:cs="Times New Roman"/>
          <w:b w:val="0"/>
          <w:bCs w:val="0"/>
          <w:sz w:val="24"/>
          <w:szCs w:val="24"/>
        </w:rPr>
      </w:pPr>
      <w:r w:rsidRPr="00C5029B">
        <w:rPr>
          <w:rFonts w:ascii="Times New Roman" w:hAnsi="Times New Roman" w:cs="Times New Roman"/>
          <w:sz w:val="24"/>
          <w:szCs w:val="24"/>
        </w:rPr>
        <w:t xml:space="preserve">7. </w:t>
      </w:r>
      <w:r w:rsidRPr="00C5029B">
        <w:rPr>
          <w:rStyle w:val="Strong"/>
          <w:rFonts w:ascii="Times New Roman" w:hAnsi="Times New Roman" w:cs="Times New Roman"/>
          <w:b w:val="0"/>
          <w:bCs w:val="0"/>
          <w:sz w:val="24"/>
          <w:szCs w:val="24"/>
        </w:rPr>
        <w:t>Information Fusion for Smart Cities</w:t>
      </w:r>
    </w:p>
    <w:p w14:paraId="45834C59"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4X1tCMlJ","properties":{"formattedCitation":"(Fadhel et al., 2024)","plainCitation":"(Fadhel et al., 2024)","noteIndex":0},"citationItems":[{"id":23,"uris":["http://zotero.org/users/local/LS4bvoOh/items/Q8PL2LR3"],"itemData":{"id":23,"type":"article-journal","container-title":"Information Fusion","DOI":"10.1016/j.inffus.2024.102317","ISSN":"15662535","journalAbbreviation":"Information Fusion","language":"en","page":"102317","source":"DOI.org (Crossref)","title":"Comprehensive systematic review of information fusion methods in smart cities and urban environments","volume":"107","author":[{"family":"Fadhel","given":"Mohammed A."},{"family":"Duhaim","given":"Ali M."},{"family":"Saihood","given":"Ahmed"},{"family":"Sewify","given":"Ahmed"},{"family":"Al-Hamadani","given":"Mokhaled N.A."},{"family":"Albahri","given":"A.S."},{"family":"Alzubaidi","given":"Laith"},{"family":"Gupta","given":"Ashish"},{"family":"Mirjalili","given":"Sayedali"},{"family":"Gu","given":"Yuantong"}],"issued":{"date-parts":[["2024",7]]}}}],"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Fadhel et al., 2024)</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 xml:space="preserve"> describe how information fusion approaches within smart cities apply methods to unite data obtained from IoT devices and sensors as well as mobile apps. Your project needs this approach since it demonstrates how various data streams can join together to establish an entire waste management system. Real-time waste </w:t>
      </w:r>
      <w:r w:rsidRPr="00C5029B">
        <w:rPr>
          <w:rFonts w:ascii="Times New Roman" w:hAnsi="Times New Roman" w:cs="Times New Roman"/>
          <w:sz w:val="24"/>
          <w:szCs w:val="24"/>
        </w:rPr>
        <w:lastRenderedPageBreak/>
        <w:t>observations generated through mobile application and web platform integration would enable machine learning-based approach for cleaning optimization​</w:t>
      </w:r>
    </w:p>
    <w:p w14:paraId="5914C307" w14:textId="77777777" w:rsidR="008D6857" w:rsidRPr="00C5029B" w:rsidRDefault="008D6857" w:rsidP="00C46637">
      <w:pPr>
        <w:spacing w:line="480" w:lineRule="auto"/>
        <w:rPr>
          <w:rStyle w:val="Strong"/>
          <w:rFonts w:ascii="Times New Roman" w:hAnsi="Times New Roman" w:cs="Times New Roman"/>
          <w:b w:val="0"/>
          <w:bCs w:val="0"/>
          <w:sz w:val="24"/>
          <w:szCs w:val="24"/>
        </w:rPr>
      </w:pPr>
      <w:r w:rsidRPr="00C5029B">
        <w:rPr>
          <w:rFonts w:ascii="Times New Roman" w:hAnsi="Times New Roman" w:cs="Times New Roman"/>
          <w:sz w:val="24"/>
          <w:szCs w:val="24"/>
        </w:rPr>
        <w:t xml:space="preserve">8. </w:t>
      </w:r>
      <w:r w:rsidRPr="00C5029B">
        <w:rPr>
          <w:rStyle w:val="Strong"/>
          <w:rFonts w:ascii="Times New Roman" w:hAnsi="Times New Roman" w:cs="Times New Roman"/>
          <w:b w:val="0"/>
          <w:bCs w:val="0"/>
          <w:sz w:val="24"/>
          <w:szCs w:val="24"/>
        </w:rPr>
        <w:t>Community-Driven Environmental Stewardship at Sabarimala</w:t>
      </w:r>
    </w:p>
    <w:p w14:paraId="0C8AD570"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The research by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qh1AFGxn","properties":{"formattedCitation":"(Raman et al., 2025)","plainCitation":"(Raman et al., 2025)","noteIndex":0},"citationItems":[{"id":37,"uris":["http://zotero.org/users/local/LS4bvoOh/items/GQBC65SI"],"itemData":{"id":37,"type":"article-journal","abstract":"The global challenge of solid waste management is increasingly critical, with significant implications for public health, ecological sustainability, and social equity, particularly in developing countries such as India, where rapid urbanization exacerbates the problem. The Amala Bharatam campaign (ABC), initiated in Kerala, India, exemplifies an innovative and effective approach to addressing this global issue. By engaging communities, leveraging strategic planning, and emphasizing the importance of cleanliness and environmental stewardship, ABC has made significant strides in improving environmental and public health in the Sabarimala region, which is one of the largest annual pilgrimage destinations worldwide. This initiative Journal Pre-proof not only aligns with UN Sustainable Development Goals (SDGs), such as Good Health and Well-being (SDG 3), Clean Water and Sanitation (SDG 6), Sustainable Cities and Communities (SDG 11), Responsible Consumption and Production (SDG 12), and Life on Land (SDG 15) but also highlights the importance of community involvement and strategic action in achieving sustainability goals. With support from volunteers, including university students and local authorities, the campaign achieved significant reductions in waste, particularly plastic, while ensuring the participation of local leaders as environmental ambassadors. The key recommendations include the following: Educational campaigns on sustainable waste management and biodiversity importance for communities and pilgrims should be developed; advanced technologies for waste management should be introduced to increase efficiency and sustainability; collaborative efforts with government bodies, NGOs, and private sectors should be fostered to advocate for environmental protection policies and implement joint projects; social media and mobile apps for volunteer recruitment and engagement should be utilized; and comprehensive online training should be offered. A detailed framework for evaluating the environmental, social, and health impacts should be established. The ABC initiative underscores the importance of community-driven efforts, demonstrating that culturally aligned practices can drive long-term environmental stewardship, serving as a replicable model for other religious and cultural sites globally.","container-title":"Heliyon","DOI":"10.1016/j.heliyon.2025.e41763","ISSN":"24058440","journalAbbreviation":"Heliyon","language":"en","page":"e41763","source":"DOI.org (Crossref)","title":"Community-driven environmental stewardship: The success story of the Amala Bharatam Campaign at Sabarimala, Kerala, India","title-short":"Community-driven environmental stewardship","author":[{"family":"Raman","given":"Raghu"},{"family":"Das","given":"Dayana"},{"family":"Chaitanya","given":"Amritatmika"},{"family":"Valsan","given":"Vimisha"},{"family":"Nedungadi","given":"Prema"}],"issued":{"date-parts":[["2025",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Raman et al., 2025)</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 xml:space="preserve"> evaluates the Amala Bharatam Campaign in Sabarimala, Kerala, India through its analysis of community-based waste management during pilgrimage high season. The study demonstrates the capability of community-driven environmental stewardship and public participation methods which might be applicable for broad-scale collective cleanup projects in urban settings. Using mobile technology in combination with community-based initiatives will allow the adoption of solutions that aim to manage waste issues in urban areas</w:t>
      </w:r>
    </w:p>
    <w:p w14:paraId="452AE0C3" w14:textId="77777777" w:rsidR="008D6857" w:rsidRPr="00C5029B" w:rsidRDefault="008D6857" w:rsidP="00C46637">
      <w:pPr>
        <w:spacing w:line="480" w:lineRule="auto"/>
        <w:rPr>
          <w:rStyle w:val="Strong"/>
          <w:rFonts w:ascii="Times New Roman" w:hAnsi="Times New Roman" w:cs="Times New Roman"/>
          <w:b w:val="0"/>
          <w:bCs w:val="0"/>
          <w:sz w:val="24"/>
          <w:szCs w:val="24"/>
        </w:rPr>
      </w:pPr>
      <w:r w:rsidRPr="00C5029B">
        <w:rPr>
          <w:rFonts w:ascii="Times New Roman" w:hAnsi="Times New Roman" w:cs="Times New Roman"/>
          <w:sz w:val="24"/>
          <w:szCs w:val="24"/>
        </w:rPr>
        <w:t xml:space="preserve">9. </w:t>
      </w:r>
      <w:r w:rsidRPr="00C5029B">
        <w:rPr>
          <w:rStyle w:val="Strong"/>
          <w:rFonts w:ascii="Times New Roman" w:hAnsi="Times New Roman" w:cs="Times New Roman"/>
          <w:b w:val="0"/>
          <w:bCs w:val="0"/>
          <w:sz w:val="24"/>
          <w:szCs w:val="24"/>
        </w:rPr>
        <w:t>Machine Learning-Based Smart City Garbage Collection</w:t>
      </w:r>
    </w:p>
    <w:p w14:paraId="18FD5FBA"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A system of waste collection in smart cities uses machine learning to optimize their operations.</w:t>
      </w:r>
    </w:p>
    <w:p w14:paraId="4B4E0F9A"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 xml:space="preserve">The system described by </w:t>
      </w: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Oy1swA1A","properties":{"formattedCitation":"(V et al., 2023)","plainCitation":"(V et al., 2023)","noteIndex":0},"citationItems":[{"id":20,"uris":["http://zotero.org/users/local/LS4bvoOh/items/LYJRKN4T"],"itemData":{"id":20,"type":"article-journal","abstract":"Abstract: During the process of smart city construction, city managers always spend a lot of energy and money for cleaning street garbage due to the random appearances of street garbage. Consequently, visual street cleanliness assessmentis particularly important. However, the existing assessment approaches have some clear disadvantages, such as the collection of street garbage information is not automated and street cleanliness assessment is not real-time. To address these disadvantages, this paper proposes an urban street cleanliness assessment approach using mobileedge computing and deep leaning. First the sensor are installed inside the dustbin and obtain up to the particular threshold . then Mobile edge service is used to store and extract street image information temporarily.","container-title":"International Journal for Research in Applied Science and Engineering Technology","DOI":"10.22214/ijraset.2023.54417","ISSN":"23219653","issue":"7","journalAbbreviation":"IJRASET","page":"600-606","source":"DOI.org (Crossref)","title":"A Machine Learning-Based Smart City Garbage Collection System","volume":"11","author":[{"family":"V","given":"Aswini"},{"family":"M","given":"Keerthana"},{"family":"G","given":"NehaShree"},{"family":"S","given":"Sasmitha"}],"issued":{"date-parts":[["2023",7,3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V et al., 2023)</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 xml:space="preserve"> applies machine learning to real-time data for optimizing trash pickup schedules and routes of waste collection vehicles. The approach demonstrates substantial potential to enhance waste management systems through better efficiency which makes it an appropriate solution for your project. Mobile apps integrating machine learning functions enable waste collection optimization which reduces both waste of resources and number of unnecessary trips while making services more sustainable.</w:t>
      </w:r>
    </w:p>
    <w:p w14:paraId="0CB96728" w14:textId="77777777" w:rsidR="008D6857" w:rsidRPr="00C5029B" w:rsidRDefault="008D6857" w:rsidP="00C46637">
      <w:pPr>
        <w:spacing w:line="480" w:lineRule="auto"/>
        <w:rPr>
          <w:rStyle w:val="Strong"/>
          <w:rFonts w:ascii="Times New Roman" w:hAnsi="Times New Roman" w:cs="Times New Roman"/>
          <w:b w:val="0"/>
          <w:bCs w:val="0"/>
          <w:sz w:val="24"/>
          <w:szCs w:val="24"/>
        </w:rPr>
      </w:pPr>
      <w:r w:rsidRPr="00C5029B">
        <w:rPr>
          <w:rFonts w:ascii="Times New Roman" w:hAnsi="Times New Roman" w:cs="Times New Roman"/>
          <w:sz w:val="24"/>
          <w:szCs w:val="24"/>
        </w:rPr>
        <w:t xml:space="preserve">10. </w:t>
      </w:r>
      <w:r w:rsidRPr="00C5029B">
        <w:rPr>
          <w:rStyle w:val="Strong"/>
          <w:rFonts w:ascii="Times New Roman" w:hAnsi="Times New Roman" w:cs="Times New Roman"/>
          <w:b w:val="0"/>
          <w:bCs w:val="0"/>
          <w:sz w:val="24"/>
          <w:szCs w:val="24"/>
        </w:rPr>
        <w:t>Mobile Application Model for Solid Waste Collection</w:t>
      </w:r>
    </w:p>
    <w:p w14:paraId="3FB725B3"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ITEM CSL_CITATION {"citationID":"IXi6lwaj","properties":{"formattedCitation":"(Henrys, 2021)","plainCitation":"(Henrys, 2021)","noteIndex":0},"citationItems":[{"id":60,"uris":["http://zotero.org/users/local/LS4bvoOh/items/3YSYP2GR"],"itemData":{"id":60,"type":"article-journal","container-title":"SSRN Electronic Journal","DOI":"10.2139/ssrn.3808542","ISSN":"1556-5068","journalAbbreviation":"SSRN Journal","language":"en","source":"DOI.org (Crossref)","title":"Mobile application model for solid waste collection management","URL":"https://www.ssrn.com/abstract=3808542","author":[{"family":"Henrys","given":"Kasereka"}],"accessed":{"date-parts":[["2025",2,9]]},"issued":{"date-parts":[["2021"]]}}}],"schema":"https://github.com/citation-style-language/schema/raw/master/csl-citation.json"}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Henrys, 2021)</w:t>
      </w:r>
      <w:r w:rsidRPr="00C5029B">
        <w:rPr>
          <w:rFonts w:ascii="Times New Roman" w:hAnsi="Times New Roman" w:cs="Times New Roman"/>
          <w:sz w:val="24"/>
          <w:szCs w:val="24"/>
        </w:rPr>
        <w:fldChar w:fldCharType="end"/>
      </w:r>
      <w:r w:rsidRPr="00C5029B">
        <w:rPr>
          <w:rFonts w:ascii="Times New Roman" w:hAnsi="Times New Roman" w:cs="Times New Roman"/>
          <w:sz w:val="24"/>
          <w:szCs w:val="24"/>
        </w:rPr>
        <w:t xml:space="preserve"> created a mobile application that enhances waste collector management by forming a link between waste makers and waste handlers. The mobile application serves as a note to waste collectors about bin capacity through its notification system </w:t>
      </w:r>
      <w:r w:rsidRPr="00C5029B">
        <w:rPr>
          <w:rFonts w:ascii="Times New Roman" w:hAnsi="Times New Roman" w:cs="Times New Roman"/>
          <w:sz w:val="24"/>
          <w:szCs w:val="24"/>
        </w:rPr>
        <w:lastRenderedPageBreak/>
        <w:t>that demonstrates mobile technology improvements in waste management operations. The solid waste collection management application model proposed by Henrys (2021) shows potential to support the "A Coordinated, Community-Driven City Cleanup" project through mobile applications that enable citizen-waste management authority communication.</w:t>
      </w:r>
    </w:p>
    <w:p w14:paraId="702E1865" w14:textId="77777777" w:rsidR="004A426C" w:rsidRPr="00C5029B" w:rsidRDefault="004A426C"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2.9 Conclusion of Literature Review</w:t>
      </w:r>
    </w:p>
    <w:p w14:paraId="336AC8C3" w14:textId="77777777" w:rsidR="004A426C" w:rsidRPr="00C5029B" w:rsidRDefault="004A426C"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Information from the literature review demonstrates the essential function of modern technological solutions together with public participation systems to resolve current urban waste management difficulties. Multiple studies showed that the expanding waste emergency exists as a global citywide issue because of quick urban population growth together with substandard waste systems and inadequate disposal procedures. The combination of unrestricted waste dumping practices with uninformed public participation and inadequate government involvement in Mogadishu makes the environmental situation and public health circumstances even more dangerous.</w:t>
      </w:r>
    </w:p>
    <w:p w14:paraId="22A4B43D" w14:textId="77777777" w:rsidR="004A426C" w:rsidRPr="00C5029B" w:rsidRDefault="004A426C"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The implementation of mobile applications and machine learning (ML) and artificial intelligence (AI) technology through international perspective has proven effective in waste management systems. Real-time waste monitoring and optimized collection routes together with improved recycling processes became possible through these modern technologies. The automation of waste management through AI demonstrates its ability to produce better results in efficient cost reduction with improved resource distribution and lowered environmental effects in selected cities like Singapore Barcelona and Lagos. Technology alone cannot create these successful results and it needs structured community engagement along with proper policy backing to achieve these outcomes.</w:t>
      </w:r>
    </w:p>
    <w:p w14:paraId="23A34202" w14:textId="77777777" w:rsidR="004A426C" w:rsidRPr="00C5029B" w:rsidRDefault="004A426C"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lastRenderedPageBreak/>
        <w:t>The main lesson from this review supports that community-led waste management strategies hold great importance. Various urban research studies reveal that activated community groups help produce better outcomes in cleaning activities. The strategies implemented by Kenya with “Mr. Green Africa” alongside the Philippines' “Barangay Strategies for Cleaner and Greener Noveleta prove that ecological behavioral changes occur when citizens are motivated through incentives. This research pursues a sustainable waste solution in Mogadishu through the union between technological improvements and community participation.</w:t>
      </w:r>
    </w:p>
    <w:p w14:paraId="492802E5" w14:textId="77777777" w:rsidR="004A426C" w:rsidRPr="00C5029B" w:rsidRDefault="004A426C"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The adaptability of ML applications for waste management has led to accomplishments in waste identification automation as well as area prioritization and data-directed decision support systems. The roadmap for implementing ML in waste management persists despite existing roadblocks such as scarcities of data together with scalability issues and high startup expenses. Research indicates that the union of artificial intelligence-driven insights together with local community participation creates superior outcomes for urban waste cleanup procedures.</w:t>
      </w:r>
    </w:p>
    <w:p w14:paraId="1F03DF90" w14:textId="77777777" w:rsidR="004A426C" w:rsidRPr="00C5029B" w:rsidRDefault="004A426C"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t>The analyzed research validates that effective waste management depends on aligned management practices with technological supports backed by community involvement. The successful method to achieve sustainable urban cleanliness involves mobilizing web technologies together with mobile applications statically integrated with Machine Learning algorithms alongside active community engagement. The research develops a total digital platform by integrating previous findings to let Mogadishu residents work together with volunteers and policymakers in resolving city waste problems. The proposed system combines digital instruments with community engagement to advance a healthy sustainable city environment that features cleanliness.</w:t>
      </w:r>
    </w:p>
    <w:p w14:paraId="463A4547" w14:textId="77777777" w:rsidR="001A4A84" w:rsidRPr="00C5029B" w:rsidRDefault="001A4A84" w:rsidP="00C46637">
      <w:pPr>
        <w:spacing w:line="480" w:lineRule="auto"/>
        <w:rPr>
          <w:rFonts w:ascii="Times New Roman" w:hAnsi="Times New Roman" w:cs="Times New Roman"/>
          <w:sz w:val="24"/>
          <w:szCs w:val="24"/>
        </w:rPr>
      </w:pPr>
    </w:p>
    <w:p w14:paraId="59FBA2FF" w14:textId="77777777" w:rsidR="001A4A84" w:rsidRPr="00C5029B" w:rsidRDefault="001A4A84" w:rsidP="00C46637">
      <w:pPr>
        <w:spacing w:line="480" w:lineRule="auto"/>
        <w:rPr>
          <w:rFonts w:ascii="Times New Roman" w:hAnsi="Times New Roman" w:cs="Times New Roman"/>
          <w:sz w:val="24"/>
          <w:szCs w:val="24"/>
        </w:rPr>
      </w:pPr>
    </w:p>
    <w:p w14:paraId="3BF9950F" w14:textId="77777777" w:rsidR="001A4A84" w:rsidRPr="00C5029B" w:rsidRDefault="001A4A84" w:rsidP="001A4A84">
      <w:pPr>
        <w:spacing w:line="480" w:lineRule="auto"/>
        <w:jc w:val="center"/>
        <w:rPr>
          <w:rFonts w:ascii="Times New Roman" w:hAnsi="Times New Roman" w:cs="Times New Roman"/>
          <w:b/>
          <w:sz w:val="32"/>
          <w:szCs w:val="32"/>
          <w:lang w:val="en-US"/>
        </w:rPr>
      </w:pPr>
      <w:r w:rsidRPr="00C5029B">
        <w:rPr>
          <w:rFonts w:ascii="Times New Roman" w:hAnsi="Times New Roman" w:cs="Times New Roman"/>
          <w:b/>
          <w:sz w:val="32"/>
          <w:szCs w:val="32"/>
          <w:lang w:val="en-US"/>
        </w:rPr>
        <w:t>CHAPTER THREE: METHODOLOGY</w:t>
      </w:r>
    </w:p>
    <w:p w14:paraId="70D836EA" w14:textId="3E908ED6" w:rsidR="001A4A84" w:rsidRPr="00C5029B" w:rsidRDefault="001A4A84" w:rsidP="005A464D">
      <w:pPr>
        <w:pStyle w:val="Heading1"/>
        <w:numPr>
          <w:ilvl w:val="1"/>
          <w:numId w:val="20"/>
        </w:numPr>
      </w:pPr>
      <w:r w:rsidRPr="00C5029B">
        <w:t>Introduction</w:t>
      </w:r>
    </w:p>
    <w:p w14:paraId="31BFA060"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Urban waste management is a growing challenge, particularly in rapidly expanding cities like Mogadishu, where inadequate waste disposal systems contribute to environmental pollution, public health hazards, and diminished urban aesthetics. The inefficiencies in the current waste management infrastructure result in uncollected waste accumulating in streets, markets, and residential areas, leading to severe sanitation concerns. Traditional waste management approaches, which rely on manual collection and sporadic cleanup efforts, often lack coordination and fail to address the root causes of waste accumulation. Additionally, the absence of a centralized system for waste reporting and management exacerbates these challenges, making it difficult for municipal authorities to track, prioritize, and efficiently allocate resources for waste removal. Community engagement in urban waste management is also limited due to a lack of digital tools that facilitate participation, coordination, and awareness. Consequently, there is an urgent need for an innovative, technology-driven solution that integrates real-time waste reporting, predictive analytics, and community involvement to create a more efficient and sustainable waste management system.</w:t>
      </w:r>
    </w:p>
    <w:p w14:paraId="1F7855F9"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 xml:space="preserve">To address these challenges, this project proposes the development of a coordinated, community-driven city cleanup platform that leverages web technologies, mobile applications, and machine learning to enhance waste management efficiency. The system will enable citizens to report waste accumulation in real time using a mobile application, while municipal authorities can access a web-based dashboard to monitor waste reports, assign cleanup tasks, and optimize resource allocation. The integration of </w:t>
      </w:r>
      <w:r w:rsidRPr="00C5029B">
        <w:rPr>
          <w:rFonts w:ascii="Times New Roman" w:hAnsi="Times New Roman" w:cs="Times New Roman"/>
          <w:sz w:val="24"/>
          <w:szCs w:val="24"/>
          <w:lang w:val="en-US"/>
        </w:rPr>
        <w:lastRenderedPageBreak/>
        <w:t>machine learning algorithms will further improve efficiency by classifying waste types, predicting accumulation trends, and prioritizing cleanup efforts based on severity and frequency. Additionally, the system will feature geospatial analytics, allowing users to visualize waste hotspots and enabling authorities to implement targeted cleanup strategies. By fostering collaboration between municipal agencies, volunteers, and residents, this technology-driven solution aims to transform waste management into a proactive, data-driven, and community-supported process. Ultimately, this approach will contribute to cleaner urban spaces, improved environmental sustainability, and enhanced public health in Mogadishu.</w:t>
      </w:r>
    </w:p>
    <w:p w14:paraId="6686F5CA" w14:textId="640D7A05" w:rsidR="001A4A84" w:rsidRPr="00C5029B" w:rsidRDefault="001A4A84" w:rsidP="00E74C22">
      <w:pPr>
        <w:pStyle w:val="Heading1"/>
        <w:numPr>
          <w:ilvl w:val="1"/>
          <w:numId w:val="20"/>
        </w:numPr>
      </w:pPr>
      <w:r w:rsidRPr="00C5029B">
        <w:t>System Description</w:t>
      </w:r>
    </w:p>
    <w:p w14:paraId="62903965"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The proposed system is a coordinated, community-driven digital platform that integrates web technologies, mobile applications, and machine learning to enhance urban waste management efforts in Mogadishu. The system connects three key stakeholders: citizens, municipal authorities, and volunteers, ensuring a collaborative approach to waste reporting and cleanup operations. The primary goal is to streamline waste management by allowing citizens to report waste accumulation in real time, providing municipal authorities with a centralized system to monitor and prioritize cleanup efforts while encouraging community participation. Through a user-friendly mobile application, citizens can capture images of waste, specify locations, and submit detailed descriptions. This data is then processed by machine learning algorithms, which classify waste types and predict accumulation trends based on factors such as report frequency, severity, and historical data. The integration of predictive analytics will enable authorities to allocate resources more efficiently and ensure timely intervention, reducing the risk of prolonged waste buildup in public spaces.</w:t>
      </w:r>
    </w:p>
    <w:p w14:paraId="51F6D0ED"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lastRenderedPageBreak/>
        <w:t>The system consists of four core components, each designed to facilitate a seamless and efficient waste management process. The Mobile Application serves as the primary interface for users, allowing them to submit waste reports, track cleanup progress, and participate in awareness campaigns. The Web Dashboard, used by municipal authorities, provides tools for real-time monitoring, waste report analysis, and geospatial visualization to help city officials manage and optimize waste disposal operations effectively. The Machine Learning Engine enhances the system’s functionality by automating waste classification, detecting illegal dumping patterns, and predicting areas with a high likelihood of waste accumulation. This data-driven approach allows for proactive decision-making, ensuring that cleanup efforts are strategically planned and executed. Additionally, the Cloud Database functions as a centralized data repository, securely storing user reports, system logs, and historical waste management data. This ensures that all data is easily accessible for analytics, reporting, and decision-making.</w:t>
      </w:r>
    </w:p>
    <w:p w14:paraId="04B9E9E5"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 xml:space="preserve">Beyond improving waste collection efficiency, the system fosters community engagement and public awareness by enabling volunteers and environmental organizations to actively participate in cleanup efforts. The platform includes features such as volunteer coordination, event scheduling, and reward-based incentives to encourage more individuals to take part in waste management initiatives. Users who consistently report waste or participate in cleanup activities can earn recognition and incentives, fostering a culture of environmental responsibility. Furthermore, the system’s geospatial analytics capabilities allow municipal authorities to identify waste hotspots and deploy cleanup teams more effectively, reducing operational costs and improving city-wide cleanliness. By integrating modern technology with active community involvement, this system transforms urban waste management into a </w:t>
      </w:r>
      <w:r w:rsidRPr="00C5029B">
        <w:rPr>
          <w:rFonts w:ascii="Times New Roman" w:hAnsi="Times New Roman" w:cs="Times New Roman"/>
          <w:sz w:val="24"/>
          <w:szCs w:val="24"/>
          <w:lang w:val="en-US"/>
        </w:rPr>
        <w:lastRenderedPageBreak/>
        <w:t>proactive, efficient, and sustainable process, ultimately contributing to a cleaner and healthier Mogadishu.</w:t>
      </w:r>
    </w:p>
    <w:p w14:paraId="6B4EA8D7" w14:textId="505C876E" w:rsidR="001A4A84" w:rsidRPr="00C5029B" w:rsidRDefault="001A4A84" w:rsidP="00E74C22">
      <w:pPr>
        <w:pStyle w:val="Heading1"/>
        <w:numPr>
          <w:ilvl w:val="1"/>
          <w:numId w:val="20"/>
        </w:numPr>
      </w:pPr>
      <w:r w:rsidRPr="00C5029B">
        <w:t>System Architecture</w:t>
      </w:r>
    </w:p>
    <w:p w14:paraId="43B03837"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The proposed system architecture is structured to enable seamless interaction, scalable deployment, and efficient data processing, ensuring smooth operation across different system components and optimizing performance for waste management.</w:t>
      </w:r>
    </w:p>
    <w:p w14:paraId="5A697669" w14:textId="77777777" w:rsidR="001A4A84" w:rsidRPr="00C5029B" w:rsidRDefault="001A4A84" w:rsidP="001A4A84">
      <w:pPr>
        <w:numPr>
          <w:ilvl w:val="0"/>
          <w:numId w:val="17"/>
        </w:numPr>
        <w:spacing w:line="480" w:lineRule="auto"/>
        <w:rPr>
          <w:rFonts w:ascii="Times New Roman" w:hAnsi="Times New Roman" w:cs="Times New Roman"/>
          <w:sz w:val="24"/>
          <w:szCs w:val="24"/>
          <w:lang w:val="en-US"/>
        </w:rPr>
      </w:pPr>
      <w:r w:rsidRPr="00C5029B">
        <w:rPr>
          <w:rFonts w:ascii="Times New Roman" w:hAnsi="Times New Roman" w:cs="Times New Roman"/>
          <w:b/>
          <w:bCs/>
          <w:sz w:val="24"/>
          <w:szCs w:val="24"/>
          <w:lang w:val="en-US"/>
        </w:rPr>
        <w:t>User Interface Layer:</w:t>
      </w:r>
      <w:r w:rsidRPr="00C5029B">
        <w:rPr>
          <w:rFonts w:ascii="Times New Roman" w:hAnsi="Times New Roman" w:cs="Times New Roman"/>
          <w:sz w:val="24"/>
          <w:szCs w:val="24"/>
          <w:lang w:val="en-US"/>
        </w:rPr>
        <w:t xml:space="preserve"> The User Interface Layer provides intuitive interfaces via the mobile app and web dashboard, enabling users to report, monitor, and manage waste data effectively. It ensures a user-friendly experience with interactive features that promote engagement and accessibility, making waste tracking and reporting seamless for all stakeholders</w:t>
      </w:r>
    </w:p>
    <w:p w14:paraId="1AF09195" w14:textId="77777777" w:rsidR="001A4A84" w:rsidRPr="00C5029B" w:rsidRDefault="001A4A84" w:rsidP="001A4A84">
      <w:pPr>
        <w:numPr>
          <w:ilvl w:val="0"/>
          <w:numId w:val="17"/>
        </w:numPr>
        <w:spacing w:line="480" w:lineRule="auto"/>
        <w:rPr>
          <w:rFonts w:ascii="Times New Roman" w:hAnsi="Times New Roman" w:cs="Times New Roman"/>
          <w:sz w:val="24"/>
          <w:szCs w:val="24"/>
          <w:lang w:val="en-US"/>
        </w:rPr>
      </w:pPr>
      <w:r w:rsidRPr="00C5029B">
        <w:rPr>
          <w:rFonts w:ascii="Times New Roman" w:hAnsi="Times New Roman" w:cs="Times New Roman"/>
          <w:b/>
          <w:bCs/>
          <w:sz w:val="24"/>
          <w:szCs w:val="24"/>
          <w:lang w:val="en-US"/>
        </w:rPr>
        <w:t>Data Processing Layer:</w:t>
      </w:r>
      <w:r w:rsidRPr="00C5029B">
        <w:rPr>
          <w:rFonts w:ascii="Times New Roman" w:hAnsi="Times New Roman" w:cs="Times New Roman"/>
          <w:sz w:val="24"/>
          <w:szCs w:val="24"/>
          <w:lang w:val="en-US"/>
        </w:rPr>
        <w:t xml:space="preserve"> The Data Processing Layer handles image processing, waste classification, and report validation while leveraging machine learning models for automated analysis and classification of waste types. It ensures efficient processing of user-submitted data, improving accuracy and reliability in detecting and categorizing different forms of waste for better decision-making.</w:t>
      </w:r>
    </w:p>
    <w:p w14:paraId="1A0DC923" w14:textId="77777777" w:rsidR="001A4A84" w:rsidRPr="00C5029B" w:rsidRDefault="001A4A84" w:rsidP="001A4A84">
      <w:pPr>
        <w:numPr>
          <w:ilvl w:val="0"/>
          <w:numId w:val="17"/>
        </w:numPr>
        <w:spacing w:line="480" w:lineRule="auto"/>
        <w:rPr>
          <w:rFonts w:ascii="Times New Roman" w:hAnsi="Times New Roman" w:cs="Times New Roman"/>
          <w:sz w:val="24"/>
          <w:szCs w:val="24"/>
          <w:lang w:val="en-US"/>
        </w:rPr>
      </w:pPr>
      <w:r w:rsidRPr="00C5029B">
        <w:rPr>
          <w:rFonts w:ascii="Times New Roman" w:hAnsi="Times New Roman" w:cs="Times New Roman"/>
          <w:b/>
          <w:bCs/>
          <w:sz w:val="24"/>
          <w:szCs w:val="24"/>
          <w:lang w:val="en-US"/>
        </w:rPr>
        <w:t>Database Layer:</w:t>
      </w:r>
      <w:r w:rsidRPr="00C5029B">
        <w:rPr>
          <w:rFonts w:ascii="Times New Roman" w:hAnsi="Times New Roman" w:cs="Times New Roman"/>
          <w:sz w:val="24"/>
          <w:szCs w:val="24"/>
          <w:lang w:val="en-US"/>
        </w:rPr>
        <w:t xml:space="preserve"> The Database Layer stores critical data, including waste reports, user profiles, cleanup records, and system logs. It employs MongoDB for flexible data storage, efficient querying, and high scalability, ensuring that real-time data retrieval and updates are seamless, thus enhancing overall system performance and responsiveness.</w:t>
      </w:r>
    </w:p>
    <w:p w14:paraId="1DEA0C8C" w14:textId="77777777" w:rsidR="001A4A84" w:rsidRPr="00C5029B" w:rsidRDefault="001A4A84" w:rsidP="001A4A84">
      <w:pPr>
        <w:numPr>
          <w:ilvl w:val="0"/>
          <w:numId w:val="17"/>
        </w:numPr>
        <w:spacing w:line="480" w:lineRule="auto"/>
        <w:rPr>
          <w:rFonts w:ascii="Times New Roman" w:hAnsi="Times New Roman" w:cs="Times New Roman"/>
          <w:sz w:val="24"/>
          <w:szCs w:val="24"/>
          <w:lang w:val="en-US"/>
        </w:rPr>
      </w:pPr>
      <w:r w:rsidRPr="00C5029B">
        <w:rPr>
          <w:rFonts w:ascii="Times New Roman" w:hAnsi="Times New Roman" w:cs="Times New Roman"/>
          <w:b/>
          <w:bCs/>
          <w:sz w:val="24"/>
          <w:szCs w:val="24"/>
          <w:lang w:val="en-US"/>
        </w:rPr>
        <w:t>Machine Learning Layer:</w:t>
      </w:r>
      <w:r w:rsidRPr="00C5029B">
        <w:rPr>
          <w:rFonts w:ascii="Times New Roman" w:hAnsi="Times New Roman" w:cs="Times New Roman"/>
          <w:sz w:val="24"/>
          <w:szCs w:val="24"/>
          <w:lang w:val="en-US"/>
        </w:rPr>
        <w:t xml:space="preserve"> The Machine Learning Layer uses computer vision models to detect and classify waste types from images while implementing predictive analytics to forecast waste accumulation patterns. It optimizes cleanup </w:t>
      </w:r>
      <w:r w:rsidRPr="00C5029B">
        <w:rPr>
          <w:rFonts w:ascii="Times New Roman" w:hAnsi="Times New Roman" w:cs="Times New Roman"/>
          <w:sz w:val="24"/>
          <w:szCs w:val="24"/>
          <w:lang w:val="en-US"/>
        </w:rPr>
        <w:lastRenderedPageBreak/>
        <w:t>schedules based on historical and real-time data analysis, improving the efficiency of waste management operations and resource allocation.</w:t>
      </w:r>
    </w:p>
    <w:p w14:paraId="36F01F9E" w14:textId="77777777" w:rsidR="001A4A84" w:rsidRPr="00C5029B" w:rsidRDefault="001A4A84" w:rsidP="001A4A84">
      <w:pPr>
        <w:numPr>
          <w:ilvl w:val="0"/>
          <w:numId w:val="17"/>
        </w:numPr>
        <w:spacing w:line="480" w:lineRule="auto"/>
        <w:rPr>
          <w:rFonts w:ascii="Times New Roman" w:hAnsi="Times New Roman" w:cs="Times New Roman"/>
          <w:sz w:val="24"/>
          <w:szCs w:val="24"/>
          <w:lang w:val="en-US"/>
        </w:rPr>
      </w:pPr>
      <w:r w:rsidRPr="00C5029B">
        <w:rPr>
          <w:rFonts w:ascii="Times New Roman" w:hAnsi="Times New Roman" w:cs="Times New Roman"/>
          <w:b/>
          <w:bCs/>
          <w:sz w:val="24"/>
          <w:szCs w:val="24"/>
          <w:lang w:val="en-US"/>
        </w:rPr>
        <w:t xml:space="preserve">Communication Layer: </w:t>
      </w:r>
      <w:r w:rsidRPr="00C5029B">
        <w:rPr>
          <w:rFonts w:ascii="Times New Roman" w:hAnsi="Times New Roman" w:cs="Times New Roman"/>
          <w:sz w:val="24"/>
          <w:szCs w:val="24"/>
          <w:lang w:val="en-US"/>
        </w:rPr>
        <w:t>The Communication Layer facilitates real-time messaging and notifications, enhancing coordination among users, authorities, and volunteers. It integrates push notifications and alerts to inform stakeholders about critical updates and upcoming cleanup activities, ensuring timely responses and improved collaboration in waste management efforts.</w:t>
      </w:r>
    </w:p>
    <w:p w14:paraId="34F9B230" w14:textId="5850831A" w:rsidR="001A4A84" w:rsidRPr="00C5029B" w:rsidRDefault="001A4A84" w:rsidP="00E74C22">
      <w:pPr>
        <w:pStyle w:val="Heading1"/>
        <w:numPr>
          <w:ilvl w:val="1"/>
          <w:numId w:val="20"/>
        </w:numPr>
      </w:pPr>
      <w:r w:rsidRPr="00C5029B">
        <w:t>System Features</w:t>
      </w:r>
    </w:p>
    <w:p w14:paraId="6A35A158"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The coordinated, community-driven city cleanup platform incorporates several features designed to improve the efficiency of urban waste management, encourage public participation, and enhance communication between citizens, municipal authorities, and volunteers. By leveraging mobile and web technologies, machine learning, and automated data processing, the system creates a more organized, data-driven, and sustainable approach to waste management. These features help optimize cleanup efforts, ensure the efficient allocation of resources, and encourage a proactive approach to maintaining a cleaner urban environment.</w:t>
      </w:r>
    </w:p>
    <w:p w14:paraId="267B98DE" w14:textId="6B8DB0E0" w:rsidR="001A4A84" w:rsidRPr="00C5029B" w:rsidRDefault="001A4A84" w:rsidP="00E74C22">
      <w:pPr>
        <w:pStyle w:val="Heading1"/>
        <w:numPr>
          <w:ilvl w:val="1"/>
          <w:numId w:val="20"/>
        </w:numPr>
      </w:pPr>
      <w:r w:rsidRPr="00C5029B">
        <w:t>Real-time Waste Reporting</w:t>
      </w:r>
    </w:p>
    <w:p w14:paraId="6EA445B3"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 xml:space="preserve">This feature allows citizens to instantly report waste accumulation using the mobile app by capturing images, providing descriptions, and specifying locations. Once a report is submitted, it is immediately processed and stored in the cloud database, ensuring that municipal authorities can view and respond to reports in real-time. By providing an easy and efficient mechanism for reporting waste, the system eliminates delays in identifying and addressing waste accumulation problems. This feature ensures that authorities can </w:t>
      </w:r>
      <w:r w:rsidRPr="00C5029B">
        <w:rPr>
          <w:rFonts w:ascii="Times New Roman" w:hAnsi="Times New Roman" w:cs="Times New Roman"/>
          <w:sz w:val="24"/>
          <w:szCs w:val="24"/>
          <w:lang w:val="en-US"/>
        </w:rPr>
        <w:lastRenderedPageBreak/>
        <w:t>quickly assess and prioritize cleanup efforts, preventing long-term waste buildup in urban areas.</w:t>
      </w:r>
    </w:p>
    <w:p w14:paraId="2F12E80D" w14:textId="6B4DB279" w:rsidR="001A4A84" w:rsidRPr="00C5029B" w:rsidRDefault="001A4A84" w:rsidP="000F45A2">
      <w:pPr>
        <w:pStyle w:val="ListParagraph"/>
        <w:numPr>
          <w:ilvl w:val="2"/>
          <w:numId w:val="20"/>
        </w:numPr>
        <w:spacing w:line="480" w:lineRule="auto"/>
        <w:rPr>
          <w:rFonts w:ascii="Times New Roman" w:hAnsi="Times New Roman" w:cs="Times New Roman"/>
          <w:b/>
          <w:sz w:val="24"/>
          <w:szCs w:val="24"/>
          <w:lang w:val="en-US"/>
        </w:rPr>
      </w:pPr>
      <w:r w:rsidRPr="00C5029B">
        <w:rPr>
          <w:rFonts w:ascii="Times New Roman" w:hAnsi="Times New Roman" w:cs="Times New Roman"/>
          <w:b/>
          <w:sz w:val="24"/>
          <w:szCs w:val="24"/>
          <w:lang w:val="en-US"/>
        </w:rPr>
        <w:t>Automated Waste Classification</w:t>
      </w:r>
    </w:p>
    <w:p w14:paraId="035D16AA"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The system integrates machine learning algorithms to automate the process of waste classification, improving the accuracy and efficiency of waste management operations. Using computer vision technology, the system analyzes images submitted by users and automatically categorizes waste into organic, recyclable, and hazardous types. This automation reduces the need for manual classification, allowing municipal authorities to make faster and more informed decisions about waste removal. Additionally, by continuously learning from new reports, the system enhances its classification accuracy over time, making the process smarter and more efficient with ongoing use.</w:t>
      </w:r>
    </w:p>
    <w:p w14:paraId="253B265D" w14:textId="4A39314C" w:rsidR="001A4A84" w:rsidRPr="00C5029B" w:rsidRDefault="001A4A84" w:rsidP="00A832A9">
      <w:pPr>
        <w:pStyle w:val="ListParagraph"/>
        <w:numPr>
          <w:ilvl w:val="2"/>
          <w:numId w:val="20"/>
        </w:numPr>
        <w:spacing w:line="480" w:lineRule="auto"/>
        <w:jc w:val="both"/>
        <w:rPr>
          <w:rFonts w:ascii="Times New Roman" w:hAnsi="Times New Roman" w:cs="Times New Roman"/>
          <w:b/>
          <w:sz w:val="24"/>
          <w:szCs w:val="24"/>
          <w:lang w:val="en-US"/>
        </w:rPr>
      </w:pPr>
      <w:r w:rsidRPr="00C5029B">
        <w:rPr>
          <w:rFonts w:ascii="Times New Roman" w:hAnsi="Times New Roman" w:cs="Times New Roman"/>
          <w:b/>
          <w:sz w:val="24"/>
          <w:szCs w:val="24"/>
          <w:lang w:val="en-US"/>
        </w:rPr>
        <w:t>Priority-Based Cleanup Scheduling</w:t>
      </w:r>
    </w:p>
    <w:p w14:paraId="693B96DF"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To ensure that waste cleanup efforts are strategically planned, the system includes a priority-based task scheduling feature. This feature automatically ranks reported waste sites based on several factors, including the frequency of reports, the severity of waste accumulation, and the type of waste. Reports that indicate high-risk waste areas, such as hazardous materials or frequently reported dumping sites, are given higher priority for cleanup. Municipal authorities can use this feature to assign tasks more effectively, ensuring that critical waste problems are resolved first, while less urgent waste reports are scheduled accordingly. This optimizes resource allocation, preventing inefficient or redundant waste collection efforts and improving overall waste management efficiency.</w:t>
      </w:r>
    </w:p>
    <w:p w14:paraId="2E17E817" w14:textId="77777777" w:rsidR="001A4A84" w:rsidRPr="00C5029B" w:rsidRDefault="001A4A84" w:rsidP="000F45A2">
      <w:pPr>
        <w:numPr>
          <w:ilvl w:val="2"/>
          <w:numId w:val="20"/>
        </w:numPr>
        <w:spacing w:line="480" w:lineRule="auto"/>
        <w:rPr>
          <w:rFonts w:ascii="Times New Roman" w:hAnsi="Times New Roman" w:cs="Times New Roman"/>
          <w:b/>
          <w:sz w:val="24"/>
          <w:szCs w:val="24"/>
          <w:lang w:val="en-US"/>
        </w:rPr>
      </w:pPr>
      <w:r w:rsidRPr="00C5029B">
        <w:rPr>
          <w:rFonts w:ascii="Times New Roman" w:hAnsi="Times New Roman" w:cs="Times New Roman"/>
          <w:b/>
          <w:sz w:val="24"/>
          <w:szCs w:val="24"/>
          <w:lang w:val="en-US"/>
        </w:rPr>
        <w:t>Community Engagement and Rewards</w:t>
      </w:r>
    </w:p>
    <w:p w14:paraId="662F9697"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 xml:space="preserve">The system encourages active public participation in waste management efforts by incorporating a reward-based incentive system. Users earn points for reporting waste, </w:t>
      </w:r>
      <w:r w:rsidRPr="00C5029B">
        <w:rPr>
          <w:rFonts w:ascii="Times New Roman" w:hAnsi="Times New Roman" w:cs="Times New Roman"/>
          <w:sz w:val="24"/>
          <w:szCs w:val="24"/>
          <w:lang w:val="en-US"/>
        </w:rPr>
        <w:lastRenderedPageBreak/>
        <w:t>participating in cleanup events, and promoting environmental awareness. These points can be redeemed for various benefits, such as badges, recognition in the community, or incentives provided by partner organizations. This feature is designed to motivate citizens to take an active role in keeping their city clean, fostering a sense of shared responsibility and civic engagement. By promoting a culture of sustainability, this feature helps create long-term behavioral change, ensuring that citizens consistently engage in waste management activities beyond one-time cleanups.</w:t>
      </w:r>
    </w:p>
    <w:p w14:paraId="4AB10FB2" w14:textId="77777777" w:rsidR="001A4A84" w:rsidRPr="00C5029B" w:rsidRDefault="001A4A84" w:rsidP="000F45A2">
      <w:pPr>
        <w:numPr>
          <w:ilvl w:val="2"/>
          <w:numId w:val="20"/>
        </w:numPr>
        <w:spacing w:line="480" w:lineRule="auto"/>
        <w:rPr>
          <w:rFonts w:ascii="Times New Roman" w:hAnsi="Times New Roman" w:cs="Times New Roman"/>
          <w:b/>
          <w:sz w:val="24"/>
          <w:szCs w:val="24"/>
          <w:lang w:val="en-US"/>
        </w:rPr>
      </w:pPr>
      <w:r w:rsidRPr="00C5029B">
        <w:rPr>
          <w:rFonts w:ascii="Times New Roman" w:hAnsi="Times New Roman" w:cs="Times New Roman"/>
          <w:b/>
          <w:sz w:val="24"/>
          <w:szCs w:val="24"/>
          <w:lang w:val="en-US"/>
        </w:rPr>
        <w:t>Volunteer Coordination</w:t>
      </w:r>
    </w:p>
    <w:p w14:paraId="67A23710" w14:textId="44809081"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The system serves as a platform for organizing and managing volunteer efforts, allowing citizens to sign up for cleanup events, receive event reminders, and track their participation. Municipal authorities and environmental organizations can use this feature to coordinate large-scale cleanup operations, assign volunteers to specific areas, and monitor event progress. Volunteers can view upcoming cleanup activities, register for events, and receive notifications about location details, task assignments, and post-event summaries. This feature enhances collaboration between residents, authorities, and environmental organizations, ensuring that cleanup efforts are well-coordinated and effectively executed.</w:t>
      </w:r>
    </w:p>
    <w:p w14:paraId="55275553" w14:textId="3BB404DA" w:rsidR="001A4A84" w:rsidRPr="00C5029B" w:rsidRDefault="001A4A84" w:rsidP="000F45A2">
      <w:pPr>
        <w:pStyle w:val="Heading1"/>
        <w:numPr>
          <w:ilvl w:val="1"/>
          <w:numId w:val="20"/>
        </w:numPr>
      </w:pPr>
      <w:r w:rsidRPr="00C5029B">
        <w:t>Methodology</w:t>
      </w:r>
    </w:p>
    <w:p w14:paraId="61013C4C"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 xml:space="preserve">The development of the coordinated, community-driven city cleanup platform follows a structured and iterative methodology that ensures efficient system design, implementation, and evaluation. The methodology integrates research, design, development, testing, and deployment phases, combining both software engineering principles and data-driven approaches to optimize urban waste management. The key stages of the methodology include requirement analysis, system design, machine learning model development, system implementation, testing, and evaluation. Each </w:t>
      </w:r>
      <w:r w:rsidRPr="00C5029B">
        <w:rPr>
          <w:rFonts w:ascii="Times New Roman" w:hAnsi="Times New Roman" w:cs="Times New Roman"/>
          <w:sz w:val="24"/>
          <w:szCs w:val="24"/>
          <w:lang w:val="en-US"/>
        </w:rPr>
        <w:lastRenderedPageBreak/>
        <w:t>stage contributes to the creation of a robust, scalable, and user-friendly platform that enhances waste reporting, classification, and cleanup coordination.</w:t>
      </w:r>
    </w:p>
    <w:p w14:paraId="07732613"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The first phase of the methodology involves requirement analysis, where key stakeholders, including municipal authorities, environmental organizations, and local communities, were consulted to identify common challenges in waste management. This phase also included research on existing waste management solutions, community-driven cleanup models, and the integration of machine learning in environmental sustainability. Based on the findings, the system requirements were defined to ensure that the platform meets real-world waste management needs. Following this, the system design phase was conducted, where mobile and web interface mockups were created, along with the development of the system architecture, database schema, and communication protocols.</w:t>
      </w:r>
    </w:p>
    <w:p w14:paraId="6788610B"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The machine learning model development phase involved training AI models for waste classification and accumulation prediction. Using datasets collected from open-source repositories and field studies, a computer vision model was trained to classify waste into categories such as organic, recyclable, and hazardous. The model was refined through multiple iterations of training and validation to ensure high accuracy. In the system implementation phase, the mobile application was developed using Flutter, while the web dashboard was built with React.js and connected to a Node.js backend with a MongoDB database. The system underwent pilot testing in selected urban areas, where users provided feedback on functionality, usability, and responsiveness. The final phase involved evaluating system performance and refining features based on user interactions and system analytics. The methodology ensures a continuous improvement cycle, making the system scalable, reliable, and effective in addressing urban waste challenges.</w:t>
      </w:r>
    </w:p>
    <w:p w14:paraId="75FFE166" w14:textId="7004E657" w:rsidR="001A4A84" w:rsidRPr="00C5029B" w:rsidRDefault="001A4A84" w:rsidP="000F45A2">
      <w:pPr>
        <w:pStyle w:val="Heading1"/>
        <w:numPr>
          <w:ilvl w:val="1"/>
          <w:numId w:val="20"/>
        </w:numPr>
      </w:pPr>
      <w:r w:rsidRPr="00C5029B">
        <w:lastRenderedPageBreak/>
        <w:t>Data Collection</w:t>
      </w:r>
    </w:p>
    <w:p w14:paraId="7476F04D"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The data collection process for the coordinated, community-driven city cleanup platform is designed to gather, analyze, and utilize information necessary for waste classification, prediction, and management optimization. The system collects real-time waste reports, historical waste management records, and environmental data from multiple sources, ensuring accurate and effective waste monitoring and decision-making. The data is categorized into user-generated reports, municipal records, sensor-based data, and satellite imagery, all of which contribute to improving the efficiency of urban waste management operations.</w:t>
      </w:r>
    </w:p>
    <w:p w14:paraId="11EDA9B2"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The primary source of data comes from citizen-submitted waste reports through the mobile application. Users upload images, specify the location, and provide descriptions of waste accumulation. These reports are stored in a cloud database and processed by the machine learning model, which classifies waste types and predicts accumulation trends. Additionally, the system incorporates municipal waste records, which include historical data on waste collection schedules, frequency of accumulation, and disposal sites. This data helps in understanding long-term waste patterns and assists in optimizing resource allocation for cleanup efforts.</w:t>
      </w:r>
    </w:p>
    <w:p w14:paraId="6593BE8B"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 xml:space="preserve">To enhance accuracy, the system can also integrate IoT-based sensor data from smart waste bins, which provide real-time status updates on bin capacity and fill levels. This enables municipal authorities to efficiently schedule waste collection before bins overflow. Furthermore, satellite imagery and geospatial data may be utilized to track waste accumulation trends across different urban areas, allowing authorities to pinpoint high-risk zones and prioritize cleanup operations accordingly. Finally, community feedback and user engagement data are collected through ratings, comments, and user participation metrics, helping authorities evaluate the impact of cleanup efforts and </w:t>
      </w:r>
      <w:r w:rsidRPr="00C5029B">
        <w:rPr>
          <w:rFonts w:ascii="Times New Roman" w:hAnsi="Times New Roman" w:cs="Times New Roman"/>
          <w:sz w:val="24"/>
          <w:szCs w:val="24"/>
          <w:lang w:val="en-US"/>
        </w:rPr>
        <w:lastRenderedPageBreak/>
        <w:t>improve waste management policies. By combining real-time user reports, historical records, IoT sensor data, and geospatial insights, the system ensures a comprehensive, data-driven approach to waste monitoring and management.</w:t>
      </w:r>
    </w:p>
    <w:p w14:paraId="7001D321" w14:textId="7D23BC62" w:rsidR="001A4A84" w:rsidRPr="00C5029B" w:rsidRDefault="001A4A84" w:rsidP="000F45A2">
      <w:pPr>
        <w:pStyle w:val="Heading1"/>
        <w:numPr>
          <w:ilvl w:val="1"/>
          <w:numId w:val="20"/>
        </w:numPr>
      </w:pPr>
      <w:r w:rsidRPr="00C5029B">
        <w:t>Data Preparation</w:t>
      </w:r>
    </w:p>
    <w:p w14:paraId="110D83C4"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The data preparation process is a crucial step in ensuring the accuracy, reliability, and efficiency of the coordinated, community-driven city cleanup platform. Since the system relies on machine learning models, image processing, and real-time waste reports, data must be cleaned, formatted, and validated before being used for analysis. The data preparation phase involves preprocessing, labeling, normalization, validation, and anonymization, ensuring that waste classification and accumulation predictions are accurate and actionable.</w:t>
      </w:r>
    </w:p>
    <w:p w14:paraId="4E84A389"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The first step is preprocessing, where raw data collected from user-submitted reports, municipal records, and sensor-based inputs is refined to remove inconsistencies and errors. This includes enhancing images for better clarity, reducing noise in textual reports, and extracting metadata such as time stamps and geolocation coordinates. Images submitted by users undergo resizing, contrast adjustment, and noise reduction techniques, ensuring that the machine learning model can process them effectively for waste classification. Additionally, text reports are filtered for redundant or incomplete data, ensuring that only meaningful information is stored.</w:t>
      </w:r>
    </w:p>
    <w:p w14:paraId="5182947D"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 xml:space="preserve">The next step is data labeling, where waste images are manually categorized into organic, recyclable, and hazardous waste types to create a high-quality training dataset for the machine learning model. This labeled dataset helps the AI model recognize and classify waste more accurately over time. Normalization is then applied to convert all collected data into a standardized format, ensuring consistency in image dimensions, text formatting, and geospatial data representation. Furthermore, a validation process </w:t>
      </w:r>
      <w:r w:rsidRPr="00C5029B">
        <w:rPr>
          <w:rFonts w:ascii="Times New Roman" w:hAnsi="Times New Roman" w:cs="Times New Roman"/>
          <w:sz w:val="24"/>
          <w:szCs w:val="24"/>
          <w:lang w:val="en-US"/>
        </w:rPr>
        <w:lastRenderedPageBreak/>
        <w:t>cross-checks waste reports against historical municipal data and IoT-based sensor readings, confirming the accuracy of reported information. Lastly, anonymization techniques are implemented to protect user privacy, removing any personally identifiable information from submitted reports before storing data in the cloud. Through these steps, the system ensures high-quality, structured, and privacy-compliant data for efficient waste management and optimized machine learning performance.</w:t>
      </w:r>
    </w:p>
    <w:p w14:paraId="19875176" w14:textId="32ED94F3" w:rsidR="001A4A84" w:rsidRPr="00C5029B" w:rsidRDefault="001A4A84" w:rsidP="000F45A2">
      <w:pPr>
        <w:pStyle w:val="Heading1"/>
        <w:numPr>
          <w:ilvl w:val="1"/>
          <w:numId w:val="20"/>
        </w:numPr>
      </w:pPr>
      <w:r w:rsidRPr="00C5029B">
        <w:t>System Requirement</w:t>
      </w:r>
    </w:p>
    <w:p w14:paraId="774CCB5E" w14:textId="77777777" w:rsidR="001A4A84" w:rsidRPr="00C5029B" w:rsidRDefault="001A4A84" w:rsidP="001A4A84">
      <w:p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The coordinated, community-driven city cleanup platform requires a robust and scalable software infrastructure to ensure seamless operation, efficient data processing, and user-friendly interactions. The system integrates mobile and web applications, a cloud-based database, machine learning algorithms, and API services to facilitate real-time waste reporting, classification, and cleanup coordination. By leveraging modern web and mobile technologies, the system aims to provide a scalable, high-performance platform that enhances waste management efforts in urban areas.</w:t>
      </w:r>
    </w:p>
    <w:p w14:paraId="5822DB7E" w14:textId="77777777" w:rsidR="001A4A84" w:rsidRPr="00C5029B" w:rsidRDefault="001A4A84" w:rsidP="001A4A84">
      <w:pPr>
        <w:numPr>
          <w:ilvl w:val="0"/>
          <w:numId w:val="18"/>
        </w:num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Mobile Development Framework: The mobile application is developed using Flutter, a cross-platform framework that ensures smooth operation on both Android and iOS devices. This allows users to report waste, track cleanup progress, and receive notifications efficiently. Flutter is chosen for its flexibility, fast rendering capabilities, and ability to create high-performance applications while maintaining a single codebase, reducing development time and ensuring consistency across platforms. The mobile app integrates GPS tracking and image processing, enabling accurate waste reporting and classification.</w:t>
      </w:r>
    </w:p>
    <w:p w14:paraId="4C4B64D6" w14:textId="77777777" w:rsidR="001A4A84" w:rsidRPr="00C5029B" w:rsidRDefault="001A4A84" w:rsidP="001A4A84">
      <w:pPr>
        <w:numPr>
          <w:ilvl w:val="0"/>
          <w:numId w:val="18"/>
        </w:num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 xml:space="preserve">Web Technologies: The administrative web dashboard, used by municipal authorities, is built using React.js for the frontend and Node.js for the backend, ensuring a responsive and interactive user interface. React.js enables the creation </w:t>
      </w:r>
      <w:r w:rsidRPr="00C5029B">
        <w:rPr>
          <w:rFonts w:ascii="Times New Roman" w:hAnsi="Times New Roman" w:cs="Times New Roman"/>
          <w:sz w:val="24"/>
          <w:szCs w:val="24"/>
          <w:lang w:val="en-US"/>
        </w:rPr>
        <w:lastRenderedPageBreak/>
        <w:t>of dynamic, fast-loading pages, allowing authorities to view reports, assign cleanup tasks, and analyze waste accumulation trends in real time. The backend, powered by Node.js, handles user authentication, API requests, and system logic, ensuring smooth data flow between different system components.</w:t>
      </w:r>
    </w:p>
    <w:p w14:paraId="03684D72" w14:textId="77777777" w:rsidR="001A4A84" w:rsidRPr="00C5029B" w:rsidRDefault="001A4A84" w:rsidP="001A4A84">
      <w:pPr>
        <w:numPr>
          <w:ilvl w:val="0"/>
          <w:numId w:val="18"/>
        </w:num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Database Management System: The system utilizes MongoDB, a NoSQL database that provides scalability, flexibility, and high-performance data storage. MongoDB allows the system to efficiently manage and retrieve large volumes of waste reports, user profiles, cleanup activity logs, and system analytics. The database structure is designed to handle real-time updates, ensuring that new waste reports are immediately available to municipal authorities for action.</w:t>
      </w:r>
    </w:p>
    <w:p w14:paraId="536FD0E0" w14:textId="77777777" w:rsidR="001A4A84" w:rsidRPr="00C5029B" w:rsidRDefault="001A4A84" w:rsidP="001A4A84">
      <w:pPr>
        <w:numPr>
          <w:ilvl w:val="0"/>
          <w:numId w:val="18"/>
        </w:num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Machine Learning Frameworks: The system incorporates TensorFlow and OpenCV to enhance waste classification and predictive analytics. The computer vision model processes user-submitted images, categorizing waste into organic, recyclable, or hazardous categories. By continuously learning from new data, the model improves its classification accuracy over time. Additionally, the predictive analytics model analyzes historical waste accumulation patterns to forecast areas at risk of excessive waste buildup, allowing authorities to plan proactive cleanup efforts rather than relying solely on user reports.</w:t>
      </w:r>
    </w:p>
    <w:p w14:paraId="03ACFFA4" w14:textId="77777777" w:rsidR="001A4A84" w:rsidRPr="00C5029B" w:rsidRDefault="001A4A84" w:rsidP="001A4A84">
      <w:pPr>
        <w:numPr>
          <w:ilvl w:val="0"/>
          <w:numId w:val="18"/>
        </w:num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t>API Services: To ensure seamless interaction between system components, the platform integrates RESTful APIs that connect the mobile application, web dashboard, cloud database, and machine learning engine. The system also leverages Google Maps API to process geospatial data, helping authorities visualize waste hotspots and make informed decisions about cleanup task allocation. RESTful APIs ensure efficient data transmission, allowing the system to retrieve, update, and synchronize waste reports in real time.</w:t>
      </w:r>
    </w:p>
    <w:p w14:paraId="1ED7D706" w14:textId="77777777" w:rsidR="001A4A84" w:rsidRDefault="001A4A84" w:rsidP="001A4A84">
      <w:pPr>
        <w:numPr>
          <w:ilvl w:val="0"/>
          <w:numId w:val="18"/>
        </w:numPr>
        <w:spacing w:line="480" w:lineRule="auto"/>
        <w:rPr>
          <w:rFonts w:ascii="Times New Roman" w:hAnsi="Times New Roman" w:cs="Times New Roman"/>
          <w:sz w:val="24"/>
          <w:szCs w:val="24"/>
          <w:lang w:val="en-US"/>
        </w:rPr>
      </w:pPr>
      <w:r w:rsidRPr="00C5029B">
        <w:rPr>
          <w:rFonts w:ascii="Times New Roman" w:hAnsi="Times New Roman" w:cs="Times New Roman"/>
          <w:sz w:val="24"/>
          <w:szCs w:val="24"/>
          <w:lang w:val="en-US"/>
        </w:rPr>
        <w:lastRenderedPageBreak/>
        <w:t>Internet Connectivity: Since the system relies on real-time data transmission, cloud storage, and API integrations, stable and reliable internet connectivity is essential. The system is designed to function efficiently with low-latency network connections, ensuring that waste reports, notifications, and updates are processed without delays. Offline capabilities may also be implemented in future versions, allowing users to submit reports even in areas with poor connectivity, with data synchronization occurring once the device is back online.</w:t>
      </w:r>
    </w:p>
    <w:p w14:paraId="119F43CF" w14:textId="77777777" w:rsidR="003633E6" w:rsidRPr="00C5029B" w:rsidRDefault="003633E6" w:rsidP="003633E6">
      <w:pPr>
        <w:spacing w:line="480" w:lineRule="auto"/>
        <w:ind w:left="720"/>
        <w:rPr>
          <w:rFonts w:ascii="Times New Roman" w:hAnsi="Times New Roman" w:cs="Times New Roman"/>
          <w:sz w:val="24"/>
          <w:szCs w:val="24"/>
          <w:lang w:val="en-US"/>
        </w:rPr>
      </w:pPr>
    </w:p>
    <w:p w14:paraId="43CDF250" w14:textId="174E2D96" w:rsidR="008A606B" w:rsidRPr="008A606B" w:rsidRDefault="00D6571A" w:rsidP="00D6571A">
      <w:pPr>
        <w:spacing w:line="480" w:lineRule="auto"/>
        <w:ind w:left="360"/>
        <w:rPr>
          <w:rFonts w:ascii="Times New Roman" w:hAnsi="Times New Roman" w:cs="Times New Roman"/>
          <w:b/>
          <w:sz w:val="32"/>
          <w:szCs w:val="32"/>
          <w:lang w:val="en-US"/>
        </w:rPr>
      </w:pPr>
      <w:r w:rsidRPr="00C5029B">
        <w:rPr>
          <w:rFonts w:ascii="Times New Roman" w:hAnsi="Times New Roman" w:cs="Times New Roman"/>
          <w:b/>
          <w:sz w:val="32"/>
          <w:szCs w:val="32"/>
          <w:lang w:val="en-US"/>
        </w:rPr>
        <w:t xml:space="preserve">    </w:t>
      </w:r>
      <w:r w:rsidR="008A606B" w:rsidRPr="008A606B">
        <w:rPr>
          <w:rFonts w:ascii="Times New Roman" w:hAnsi="Times New Roman" w:cs="Times New Roman"/>
          <w:b/>
          <w:sz w:val="32"/>
          <w:szCs w:val="32"/>
          <w:lang w:val="en-US"/>
        </w:rPr>
        <w:t>CHAPETER FOUR: ANALYSIS AND DESIGN</w:t>
      </w:r>
    </w:p>
    <w:p w14:paraId="4ED5C133" w14:textId="7A0FDACB" w:rsidR="008A606B" w:rsidRPr="00C5029B" w:rsidRDefault="00D6571A" w:rsidP="00D6571A">
      <w:pPr>
        <w:pStyle w:val="Heading1"/>
        <w:numPr>
          <w:ilvl w:val="0"/>
          <w:numId w:val="0"/>
        </w:numPr>
        <w:ind w:left="420"/>
      </w:pPr>
      <w:r w:rsidRPr="00C5029B">
        <w:t xml:space="preserve">    </w:t>
      </w:r>
      <w:r w:rsidR="003A261C" w:rsidRPr="00C5029B">
        <w:t xml:space="preserve">4.1 </w:t>
      </w:r>
      <w:r w:rsidR="008A606B" w:rsidRPr="00C5029B">
        <w:t>Introduction</w:t>
      </w:r>
    </w:p>
    <w:p w14:paraId="7961AF12" w14:textId="77777777" w:rsidR="008A606B" w:rsidRPr="008A606B" w:rsidRDefault="008A606B" w:rsidP="008A606B">
      <w:pPr>
        <w:spacing w:line="480" w:lineRule="auto"/>
        <w:ind w:left="720"/>
        <w:rPr>
          <w:rFonts w:ascii="Times New Roman" w:hAnsi="Times New Roman" w:cs="Times New Roman"/>
          <w:sz w:val="24"/>
          <w:szCs w:val="24"/>
          <w:lang w:val="en-US"/>
        </w:rPr>
      </w:pPr>
      <w:r w:rsidRPr="008A606B">
        <w:rPr>
          <w:rFonts w:ascii="Times New Roman" w:hAnsi="Times New Roman" w:cs="Times New Roman"/>
          <w:sz w:val="24"/>
          <w:szCs w:val="24"/>
          <w:lang w:val="en-US"/>
        </w:rPr>
        <w:t xml:space="preserve">The design and development of a coordinated, community-driven city cleanup platform marks a transformative step toward addressing the persistent waste management issues plaguing Mogadishu. As urban areas expand rapidly, the need for scalable, efficient, and data-driven waste management solutions becomes increasingly urgent. Traditional waste disposal systems in Mogadishu have proven to be inadequate due to the lack of real-time monitoring, limited public involvement, and ineffective resource allocation. These challenges have resulted in widespread littering, blocked drainage systems, and increased environmental health risks. This chapter aims to provide a structured overview of the proposed system’s design and architecture by analyzing both existing limitations and the innovative solutions that digital technologies—particularly mobile applications, web platforms, and machine learning—can offer. The focus is to bridge the gap between citizens, municipal authorities, and volunteers, </w:t>
      </w:r>
      <w:r w:rsidRPr="008A606B">
        <w:rPr>
          <w:rFonts w:ascii="Times New Roman" w:hAnsi="Times New Roman" w:cs="Times New Roman"/>
          <w:sz w:val="24"/>
          <w:szCs w:val="24"/>
          <w:lang w:val="en-US"/>
        </w:rPr>
        <w:lastRenderedPageBreak/>
        <w:t>creating a centralized platform that enhances collaboration and improves the responsiveness of waste management operations.</w:t>
      </w:r>
    </w:p>
    <w:p w14:paraId="338634CF" w14:textId="77777777" w:rsidR="008A606B" w:rsidRPr="008A606B" w:rsidRDefault="008A606B" w:rsidP="008A606B">
      <w:pPr>
        <w:spacing w:line="480" w:lineRule="auto"/>
        <w:ind w:left="720"/>
        <w:rPr>
          <w:rFonts w:ascii="Times New Roman" w:hAnsi="Times New Roman" w:cs="Times New Roman"/>
          <w:sz w:val="24"/>
          <w:szCs w:val="24"/>
          <w:lang w:val="en-US"/>
        </w:rPr>
      </w:pPr>
      <w:r w:rsidRPr="008A606B">
        <w:rPr>
          <w:rFonts w:ascii="Times New Roman" w:hAnsi="Times New Roman" w:cs="Times New Roman"/>
          <w:sz w:val="24"/>
          <w:szCs w:val="24"/>
          <w:lang w:val="en-US"/>
        </w:rPr>
        <w:t>To realize this vision, the system design process involves a thorough assessment of requirements, system functionalities, architectural layers, data flow, and database models that ensure the platform is robust, user-friendly, and scalable. This chapter introduces the critical components of the proposed solution by first analyzing the gaps in existing systems and reviewing relevant approaches implemented in similar urban environments. It then transitions into defining the functional and non-functional requirements necessary for the system’s success. A feasibility study assesses the technical, economic, and operational viability of the solution within the context of Mogadishu’s infrastructural and socio-political environment. The final sections present the system design using data flow diagrams (DFDs), UML models, and a detailed database structure that supports real-time waste reporting, machine learning-based classification, and volunteer coordination. The integration of technology and community participation at the design level ensures the system’s potential to contribute significantly to sustainable urban cleanliness and improved public health in Mogadishu.</w:t>
      </w:r>
    </w:p>
    <w:p w14:paraId="3EA4B900" w14:textId="77777777" w:rsidR="008A606B" w:rsidRPr="008A606B" w:rsidRDefault="008A606B" w:rsidP="008A606B">
      <w:pPr>
        <w:spacing w:line="480" w:lineRule="auto"/>
        <w:ind w:left="720"/>
        <w:rPr>
          <w:rFonts w:ascii="Times New Roman" w:hAnsi="Times New Roman" w:cs="Times New Roman"/>
          <w:sz w:val="24"/>
          <w:szCs w:val="24"/>
          <w:lang w:val="en-US"/>
        </w:rPr>
      </w:pPr>
    </w:p>
    <w:p w14:paraId="5059F9A2" w14:textId="3FE43910" w:rsidR="008A606B" w:rsidRPr="00C5029B" w:rsidRDefault="00F24CE9" w:rsidP="00F24CE9">
      <w:pPr>
        <w:spacing w:line="480" w:lineRule="auto"/>
        <w:rPr>
          <w:rFonts w:ascii="Times New Roman" w:hAnsi="Times New Roman" w:cs="Times New Roman"/>
          <w:b/>
          <w:sz w:val="32"/>
          <w:szCs w:val="32"/>
          <w:lang w:val="en-US"/>
        </w:rPr>
      </w:pPr>
      <w:r w:rsidRPr="00C5029B">
        <w:rPr>
          <w:rFonts w:ascii="Times New Roman" w:hAnsi="Times New Roman" w:cs="Times New Roman"/>
          <w:b/>
          <w:sz w:val="32"/>
          <w:szCs w:val="32"/>
          <w:lang w:val="en-US"/>
        </w:rPr>
        <w:t xml:space="preserve">         4.2 </w:t>
      </w:r>
      <w:r w:rsidR="008A606B" w:rsidRPr="00C5029B">
        <w:rPr>
          <w:rFonts w:ascii="Times New Roman" w:hAnsi="Times New Roman" w:cs="Times New Roman"/>
          <w:b/>
          <w:sz w:val="32"/>
          <w:szCs w:val="32"/>
          <w:lang w:val="en-US"/>
        </w:rPr>
        <w:t>System analysis</w:t>
      </w:r>
    </w:p>
    <w:p w14:paraId="26CAA461" w14:textId="77777777" w:rsidR="008A606B" w:rsidRPr="008A606B" w:rsidRDefault="008A606B" w:rsidP="008A606B">
      <w:pPr>
        <w:spacing w:line="480" w:lineRule="auto"/>
        <w:ind w:left="720"/>
        <w:rPr>
          <w:rFonts w:ascii="Times New Roman" w:hAnsi="Times New Roman" w:cs="Times New Roman"/>
          <w:bCs/>
          <w:sz w:val="24"/>
          <w:szCs w:val="24"/>
          <w:lang w:val="en-US"/>
        </w:rPr>
      </w:pPr>
      <w:r w:rsidRPr="008A606B">
        <w:rPr>
          <w:rFonts w:ascii="Times New Roman" w:hAnsi="Times New Roman" w:cs="Times New Roman"/>
          <w:bCs/>
          <w:sz w:val="24"/>
          <w:szCs w:val="24"/>
          <w:lang w:val="en-US"/>
        </w:rPr>
        <w:t xml:space="preserve">Effective system analysis is essential for understanding the current challenges in Mogadishu’s waste management landscape and identifying the key areas where technology can provide meaningful solutions. Waste disposal in the city is primarily handled through manual, uncoordinated efforts with minimal technological support. Reports of waste accumulation are rarely documented, and there is no unified platform for citizens or volunteers to contribute to </w:t>
      </w:r>
      <w:r w:rsidRPr="008A606B">
        <w:rPr>
          <w:rFonts w:ascii="Times New Roman" w:hAnsi="Times New Roman" w:cs="Times New Roman"/>
          <w:bCs/>
          <w:sz w:val="24"/>
          <w:szCs w:val="24"/>
          <w:lang w:val="en-US"/>
        </w:rPr>
        <w:lastRenderedPageBreak/>
        <w:t>cleanup operations. This disjointed system has led to inefficient waste removal, overburdened municipal services, and limited public awareness regarding proper waste handling. A thorough analysis reveals that one of the primary pain points is the lack of real-time information and communication between stakeholders, resulting in delayed response times and repeated accumulation of waste in high-traffic areas.</w:t>
      </w:r>
    </w:p>
    <w:p w14:paraId="4710DFA0" w14:textId="77777777" w:rsidR="008A606B" w:rsidRPr="008A606B" w:rsidRDefault="008A606B" w:rsidP="008A606B">
      <w:pPr>
        <w:spacing w:line="480" w:lineRule="auto"/>
        <w:ind w:left="720"/>
        <w:rPr>
          <w:rFonts w:ascii="Times New Roman" w:hAnsi="Times New Roman" w:cs="Times New Roman"/>
          <w:bCs/>
          <w:sz w:val="24"/>
          <w:szCs w:val="24"/>
          <w:lang w:val="en-US"/>
        </w:rPr>
      </w:pPr>
      <w:r w:rsidRPr="008A606B">
        <w:rPr>
          <w:rFonts w:ascii="Times New Roman" w:hAnsi="Times New Roman" w:cs="Times New Roman"/>
          <w:bCs/>
          <w:sz w:val="24"/>
          <w:szCs w:val="24"/>
          <w:lang w:val="en-US"/>
        </w:rPr>
        <w:t>To address these inefficiencies, the system must be designed to support seamless interaction between three core stakeholder groups: citizens, municipal authorities, and volunteers. Each group plays a vital role in the success of the platform, and the system must meet their specific needs. Citizens require an intuitive mobile application that allows them to report waste issues by capturing images, tagging locations, and submitting descriptions. Municipal authorities need a centralized web-based dashboard to monitor submitted reports, analyze data trends, and deploy cleanup teams accordingly. Volunteers need features that allow them to sign up for events, track participation, and receive updates about new tasks. Through this analysis, the system is envisioned as a three-way communication hub that ensures inclusivity, accountability, and responsiveness among all users.</w:t>
      </w:r>
    </w:p>
    <w:p w14:paraId="6D5FD46A" w14:textId="77777777" w:rsidR="008A606B" w:rsidRPr="008A606B" w:rsidRDefault="008A606B" w:rsidP="008A606B">
      <w:pPr>
        <w:spacing w:line="480" w:lineRule="auto"/>
        <w:ind w:left="720"/>
        <w:rPr>
          <w:rFonts w:ascii="Times New Roman" w:hAnsi="Times New Roman" w:cs="Times New Roman"/>
          <w:bCs/>
          <w:sz w:val="24"/>
          <w:szCs w:val="24"/>
          <w:lang w:val="en-US"/>
        </w:rPr>
      </w:pPr>
      <w:r w:rsidRPr="008A606B">
        <w:rPr>
          <w:rFonts w:ascii="Times New Roman" w:hAnsi="Times New Roman" w:cs="Times New Roman"/>
          <w:bCs/>
          <w:sz w:val="24"/>
          <w:szCs w:val="24"/>
          <w:lang w:val="en-US"/>
        </w:rPr>
        <w:t>Furthermore, the system analysis identified the need for automation and intelligence to manage waste at scale. Integrating machine learning models enables automated waste classification and prediction of high-risk accumulation zones. This not only improves the accuracy of data but also enhances the speed of response by municipal services. The analysis also emphasizes the importance of incorporating geospatial mapping to visualize waste hotspots and allocate resources effectively. In essence, the system must transition waste management in Mogadishu from a reactive, labor-intensive process to a proactive, data-</w:t>
      </w:r>
      <w:r w:rsidRPr="008A606B">
        <w:rPr>
          <w:rFonts w:ascii="Times New Roman" w:hAnsi="Times New Roman" w:cs="Times New Roman"/>
          <w:bCs/>
          <w:sz w:val="24"/>
          <w:szCs w:val="24"/>
          <w:lang w:val="en-US"/>
        </w:rPr>
        <w:lastRenderedPageBreak/>
        <w:t>driven, and community-powered operation. This analysis sets the foundation for designing a system that addresses both technical challenges and social engagement, ensuring long-term sustainability and cleaner urban spaces.</w:t>
      </w:r>
    </w:p>
    <w:p w14:paraId="1064D7CD" w14:textId="400C6B92" w:rsidR="008A606B" w:rsidRPr="00C5029B" w:rsidRDefault="00F24CE9" w:rsidP="00F24CE9">
      <w:pPr>
        <w:spacing w:line="480" w:lineRule="auto"/>
        <w:rPr>
          <w:rFonts w:ascii="Times New Roman" w:hAnsi="Times New Roman" w:cs="Times New Roman"/>
          <w:b/>
          <w:sz w:val="32"/>
          <w:szCs w:val="32"/>
          <w:lang w:val="en-US"/>
        </w:rPr>
      </w:pPr>
      <w:r w:rsidRPr="00C5029B">
        <w:rPr>
          <w:rFonts w:ascii="Times New Roman" w:hAnsi="Times New Roman" w:cs="Times New Roman"/>
          <w:b/>
          <w:sz w:val="32"/>
          <w:szCs w:val="32"/>
          <w:lang w:val="en-US"/>
        </w:rPr>
        <w:t xml:space="preserve">         4.3</w:t>
      </w:r>
      <w:r w:rsidR="00C5029B">
        <w:rPr>
          <w:rFonts w:ascii="Times New Roman" w:hAnsi="Times New Roman" w:cs="Times New Roman"/>
          <w:b/>
          <w:sz w:val="32"/>
          <w:szCs w:val="32"/>
          <w:lang w:val="en-US"/>
        </w:rPr>
        <w:t xml:space="preserve"> </w:t>
      </w:r>
      <w:r w:rsidR="008A606B" w:rsidRPr="00C5029B">
        <w:rPr>
          <w:rFonts w:ascii="Times New Roman" w:hAnsi="Times New Roman" w:cs="Times New Roman"/>
          <w:b/>
          <w:sz w:val="32"/>
          <w:szCs w:val="32"/>
          <w:lang w:val="en-US"/>
        </w:rPr>
        <w:t>Existing Approaches</w:t>
      </w:r>
    </w:p>
    <w:p w14:paraId="07B79F87" w14:textId="77777777" w:rsidR="008A606B" w:rsidRPr="008A606B" w:rsidRDefault="008A606B" w:rsidP="008A606B">
      <w:pPr>
        <w:spacing w:line="480" w:lineRule="auto"/>
        <w:ind w:left="720"/>
        <w:rPr>
          <w:rFonts w:ascii="Times New Roman" w:hAnsi="Times New Roman" w:cs="Times New Roman"/>
          <w:bCs/>
          <w:sz w:val="24"/>
          <w:szCs w:val="24"/>
          <w:lang w:val="en-US"/>
        </w:rPr>
      </w:pPr>
      <w:r w:rsidRPr="008A606B">
        <w:rPr>
          <w:rFonts w:ascii="Times New Roman" w:hAnsi="Times New Roman" w:cs="Times New Roman"/>
          <w:bCs/>
          <w:sz w:val="24"/>
          <w:szCs w:val="24"/>
          <w:lang w:val="en-US"/>
        </w:rPr>
        <w:t>Current waste management practices in Mogadishu rely heavily on manual labor, informal collection systems, and sporadic community clean-up initiatives. These approaches, though well-intentioned, lack the organization, consistency, and technological support needed to manage urban waste effectively in a growing city. There is no centralized digital system that allows for real-time tracking of waste accumulation or structured volunteer coordination. As a result, cleanup efforts are reactive rather than proactive, often responding to visible waste overflow rather than being guided by data or strategic planning. Additionally, the absence of communication tools between residents, municipal workers, and environmental organizations has created information silos, leading to redundant efforts, missed priorities, and a generally inefficient system.</w:t>
      </w:r>
    </w:p>
    <w:p w14:paraId="2A6FBF88" w14:textId="77777777" w:rsidR="008A606B" w:rsidRPr="008A606B" w:rsidRDefault="008A606B" w:rsidP="008A606B">
      <w:pPr>
        <w:spacing w:line="480" w:lineRule="auto"/>
        <w:ind w:left="720"/>
        <w:rPr>
          <w:rFonts w:ascii="Times New Roman" w:hAnsi="Times New Roman" w:cs="Times New Roman"/>
          <w:bCs/>
          <w:sz w:val="24"/>
          <w:szCs w:val="24"/>
          <w:lang w:val="en-US"/>
        </w:rPr>
      </w:pPr>
      <w:r w:rsidRPr="008A606B">
        <w:rPr>
          <w:rFonts w:ascii="Times New Roman" w:hAnsi="Times New Roman" w:cs="Times New Roman"/>
          <w:bCs/>
          <w:sz w:val="24"/>
          <w:szCs w:val="24"/>
          <w:lang w:val="en-US"/>
        </w:rPr>
        <w:t xml:space="preserve">Some cities in other countries have made strides by introducing smart waste management systems powered by IoT devices, AI, and mobile applications. For instance, cities like Singapore and Barcelona use sensor-enabled bins and AI-powered route optimization to streamline collection processes and reduce operational costs. However, such advanced technologies have not yet been widely adopted in developing regions like Somalia due to infrastructural limitations, financial constraints, and a lack of technical expertise. While international case studies provide inspiration, Mogadishu requires a more context-appropriate solution—one that blends digital innovation with community involvement. Therefore, the proposed system is designed to </w:t>
      </w:r>
      <w:r w:rsidRPr="008A606B">
        <w:rPr>
          <w:rFonts w:ascii="Times New Roman" w:hAnsi="Times New Roman" w:cs="Times New Roman"/>
          <w:bCs/>
          <w:sz w:val="24"/>
          <w:szCs w:val="24"/>
          <w:lang w:val="en-US"/>
        </w:rPr>
        <w:lastRenderedPageBreak/>
        <w:t>overcome the limitations of existing approaches by introducing a localized, mobile and web-based platform that connects all stakeholders and incorporates intelligent features such as machine learning-based waste classification and geolocation tracking.</w:t>
      </w:r>
    </w:p>
    <w:p w14:paraId="1C1394CF" w14:textId="68DEAE8B" w:rsidR="008A606B" w:rsidRPr="00C5029B" w:rsidRDefault="00F24CE9" w:rsidP="00F24CE9">
      <w:pPr>
        <w:spacing w:line="480" w:lineRule="auto"/>
        <w:rPr>
          <w:rFonts w:ascii="Times New Roman" w:hAnsi="Times New Roman" w:cs="Times New Roman"/>
          <w:b/>
          <w:sz w:val="32"/>
          <w:szCs w:val="32"/>
          <w:lang w:val="en-US"/>
        </w:rPr>
      </w:pPr>
      <w:r w:rsidRPr="00C5029B">
        <w:rPr>
          <w:rFonts w:ascii="Times New Roman" w:hAnsi="Times New Roman" w:cs="Times New Roman"/>
          <w:b/>
          <w:sz w:val="32"/>
          <w:szCs w:val="32"/>
          <w:lang w:val="en-US"/>
        </w:rPr>
        <w:t xml:space="preserve">         4.4 </w:t>
      </w:r>
      <w:r w:rsidR="008A606B" w:rsidRPr="00C5029B">
        <w:rPr>
          <w:rFonts w:ascii="Times New Roman" w:hAnsi="Times New Roman" w:cs="Times New Roman"/>
          <w:b/>
          <w:sz w:val="32"/>
          <w:szCs w:val="32"/>
          <w:lang w:val="en-US"/>
        </w:rPr>
        <w:t>The Proposed System</w:t>
      </w:r>
    </w:p>
    <w:p w14:paraId="364078DB" w14:textId="77777777" w:rsidR="008A606B" w:rsidRPr="008A606B" w:rsidRDefault="008A606B" w:rsidP="008A606B">
      <w:pPr>
        <w:spacing w:line="480" w:lineRule="auto"/>
        <w:ind w:left="720"/>
        <w:rPr>
          <w:rFonts w:ascii="Times New Roman" w:hAnsi="Times New Roman" w:cs="Times New Roman"/>
          <w:bCs/>
          <w:sz w:val="24"/>
          <w:szCs w:val="24"/>
          <w:lang w:val="en-US"/>
        </w:rPr>
      </w:pPr>
      <w:r w:rsidRPr="008A606B">
        <w:rPr>
          <w:rFonts w:ascii="Times New Roman" w:hAnsi="Times New Roman" w:cs="Times New Roman"/>
          <w:bCs/>
          <w:sz w:val="24"/>
          <w:szCs w:val="24"/>
          <w:lang w:val="en-US"/>
        </w:rPr>
        <w:t>The proposed system is a coordinated, community-driven digital platform designed to revolutionize waste management in Mogadishu by integrating mobile technology, web applications, and machine learning. This innovative platform aims to fill the existing gaps in the city’s waste disposal system by enabling real-time waste reporting, automated classification, and efficient task coordination. At its core, the system serves as a centralized ecosystem connecting three key stakeholders: citizens, municipal authorities, and volunteers. Each user group interacts with the system through tailored interfaces—citizens via a mobile app, and municipal officials through a web-based dashboard—facilitating two-way communication and actionable insight. This not only increases the responsiveness of waste management efforts but also enhances transparency and accountability across the system.</w:t>
      </w:r>
    </w:p>
    <w:p w14:paraId="6269311D" w14:textId="77777777" w:rsidR="008A606B" w:rsidRPr="008A606B" w:rsidRDefault="008A606B" w:rsidP="008A606B">
      <w:pPr>
        <w:spacing w:line="480" w:lineRule="auto"/>
        <w:ind w:left="720"/>
        <w:rPr>
          <w:rFonts w:ascii="Times New Roman" w:hAnsi="Times New Roman" w:cs="Times New Roman"/>
          <w:bCs/>
          <w:sz w:val="24"/>
          <w:szCs w:val="24"/>
          <w:lang w:val="en-US"/>
        </w:rPr>
      </w:pPr>
      <w:r w:rsidRPr="008A606B">
        <w:rPr>
          <w:rFonts w:ascii="Times New Roman" w:hAnsi="Times New Roman" w:cs="Times New Roman"/>
          <w:bCs/>
          <w:sz w:val="24"/>
          <w:szCs w:val="24"/>
          <w:lang w:val="en-US"/>
        </w:rPr>
        <w:t xml:space="preserve">The mobile application is a cornerstone of the platform, designed to be user-friendly, multilingual, and highly accessible. It allows citizens to report waste accumulation by capturing photos, tagging the exact location using GPS, and describing the type and severity of the waste. Once a report is submitted, it is immediately uploaded to the cloud database and processed by a machine learning engine that classifies the waste into categories such as recyclable, organic, or hazardous. Users also receive updates on the status of their reports and can participate in community-driven clean-up events through the app. To </w:t>
      </w:r>
      <w:r w:rsidRPr="008A606B">
        <w:rPr>
          <w:rFonts w:ascii="Times New Roman" w:hAnsi="Times New Roman" w:cs="Times New Roman"/>
          <w:bCs/>
          <w:sz w:val="24"/>
          <w:szCs w:val="24"/>
          <w:lang w:val="en-US"/>
        </w:rPr>
        <w:lastRenderedPageBreak/>
        <w:t>motivate continued engagement, the platform incorporates gamified elements such as a points system, achievement badges, and digital rewards for active contributors. This approach fosters a sense of ownership and environmental responsibility among citizens.</w:t>
      </w:r>
    </w:p>
    <w:p w14:paraId="788E1147" w14:textId="77777777" w:rsidR="008A606B" w:rsidRPr="008A606B" w:rsidRDefault="008A606B" w:rsidP="008A606B">
      <w:pPr>
        <w:spacing w:line="480" w:lineRule="auto"/>
        <w:ind w:left="720"/>
        <w:rPr>
          <w:rFonts w:ascii="Times New Roman" w:hAnsi="Times New Roman" w:cs="Times New Roman"/>
          <w:bCs/>
          <w:sz w:val="24"/>
          <w:szCs w:val="24"/>
          <w:lang w:val="en-US"/>
        </w:rPr>
      </w:pPr>
      <w:r w:rsidRPr="008A606B">
        <w:rPr>
          <w:rFonts w:ascii="Times New Roman" w:hAnsi="Times New Roman" w:cs="Times New Roman"/>
          <w:bCs/>
          <w:sz w:val="24"/>
          <w:szCs w:val="24"/>
          <w:lang w:val="en-US"/>
        </w:rPr>
        <w:t>On the other hand, municipal authorities benefit from a comprehensive web-based dashboard that provides real-time visibility into waste reports across the city. This dashboard allows officials to filter reports by severity, category, or location, and to assign cleanup tasks accordingly. Predictive analytics generated by the system assist in identifying emerging waste hotspots and planning proactive interventions. The integration of geospatial visualization tools enables decision-makers to see waste accumulation patterns on a map, which helps optimize routes for waste collection and ensure resources are deployed effectively. Furthermore, the platform maintains historical data and analytics that allow for continuous monitoring, performance evaluation, and the generation of reports that can inform long-term policy development and infrastructure planning.</w:t>
      </w:r>
    </w:p>
    <w:p w14:paraId="7D39D8A2" w14:textId="77777777" w:rsidR="008A606B" w:rsidRPr="008A606B" w:rsidRDefault="008A606B" w:rsidP="008A606B">
      <w:pPr>
        <w:spacing w:line="480" w:lineRule="auto"/>
        <w:ind w:left="720"/>
        <w:rPr>
          <w:rFonts w:ascii="Times New Roman" w:hAnsi="Times New Roman" w:cs="Times New Roman"/>
          <w:bCs/>
          <w:sz w:val="24"/>
          <w:szCs w:val="24"/>
          <w:lang w:val="en-US"/>
        </w:rPr>
      </w:pPr>
      <w:r w:rsidRPr="008A606B">
        <w:rPr>
          <w:rFonts w:ascii="Times New Roman" w:hAnsi="Times New Roman" w:cs="Times New Roman"/>
          <w:bCs/>
          <w:sz w:val="24"/>
          <w:szCs w:val="24"/>
          <w:lang w:val="en-US"/>
        </w:rPr>
        <w:t xml:space="preserve">Another essential component of the system is its community engagement and volunteer coordination module. The platform empowers environmental organizations and individuals to organize and promote clean-up campaigns through the app and dashboard. Volunteers can sign up for events, receive automatic reminders, and track their participation history. Organizers can assign specific zones or tasks, monitor progress in real time, and recognize active volunteers. By creating a digital space where civic participation is streamlined and rewarded, the system transforms waste management from a purely governmental function into a shared social responsibility. Overall, the proposed system leverages the strengths of technology, data analytics, and human </w:t>
      </w:r>
      <w:r w:rsidRPr="008A606B">
        <w:rPr>
          <w:rFonts w:ascii="Times New Roman" w:hAnsi="Times New Roman" w:cs="Times New Roman"/>
          <w:bCs/>
          <w:sz w:val="24"/>
          <w:szCs w:val="24"/>
          <w:lang w:val="en-US"/>
        </w:rPr>
        <w:lastRenderedPageBreak/>
        <w:t>collaboration to establish a smart, scalable, and sustainable approach to cleaning up Mogadishu.</w:t>
      </w:r>
    </w:p>
    <w:p w14:paraId="6873C706" w14:textId="66378988" w:rsidR="008A606B" w:rsidRPr="008A606B" w:rsidRDefault="004E7BFC" w:rsidP="004E7BFC">
      <w:pPr>
        <w:spacing w:line="480" w:lineRule="auto"/>
        <w:rPr>
          <w:rFonts w:ascii="Times New Roman" w:hAnsi="Times New Roman" w:cs="Times New Roman"/>
          <w:b/>
          <w:sz w:val="32"/>
          <w:szCs w:val="32"/>
          <w:lang w:val="en-US"/>
        </w:rPr>
      </w:pPr>
      <w:r w:rsidRPr="00C5029B">
        <w:rPr>
          <w:rFonts w:ascii="Times New Roman" w:hAnsi="Times New Roman" w:cs="Times New Roman"/>
          <w:b/>
          <w:sz w:val="24"/>
          <w:szCs w:val="24"/>
          <w:lang w:val="en-US"/>
        </w:rPr>
        <w:t xml:space="preserve">           </w:t>
      </w:r>
      <w:r w:rsidRPr="00C5029B">
        <w:rPr>
          <w:rFonts w:ascii="Times New Roman" w:hAnsi="Times New Roman" w:cs="Times New Roman"/>
          <w:b/>
          <w:sz w:val="32"/>
          <w:szCs w:val="32"/>
          <w:lang w:val="en-US"/>
        </w:rPr>
        <w:t xml:space="preserve">4.5 </w:t>
      </w:r>
      <w:r w:rsidR="008A606B" w:rsidRPr="008A606B">
        <w:rPr>
          <w:rFonts w:ascii="Times New Roman" w:hAnsi="Times New Roman" w:cs="Times New Roman"/>
          <w:b/>
          <w:sz w:val="32"/>
          <w:szCs w:val="32"/>
          <w:lang w:val="en-US"/>
        </w:rPr>
        <w:t>Requirements</w:t>
      </w:r>
    </w:p>
    <w:p w14:paraId="3CA7119D" w14:textId="77777777" w:rsidR="008A606B" w:rsidRPr="008A606B" w:rsidRDefault="008A606B" w:rsidP="008A606B">
      <w:pPr>
        <w:spacing w:line="480" w:lineRule="auto"/>
        <w:ind w:left="720"/>
        <w:rPr>
          <w:rFonts w:ascii="Times New Roman" w:hAnsi="Times New Roman" w:cs="Times New Roman"/>
          <w:bCs/>
          <w:sz w:val="24"/>
          <w:szCs w:val="24"/>
          <w:lang w:val="en-US"/>
        </w:rPr>
      </w:pPr>
      <w:r w:rsidRPr="008A606B">
        <w:rPr>
          <w:rFonts w:ascii="Times New Roman" w:hAnsi="Times New Roman" w:cs="Times New Roman"/>
          <w:bCs/>
          <w:sz w:val="24"/>
          <w:szCs w:val="24"/>
          <w:lang w:val="en-US"/>
        </w:rPr>
        <w:t>The development of a coordinated, community-driven waste management platform for Mogadishu requires a clear understanding of both the functional and nonfunctional aspects of the system to ensure that it is efficient, reliable, and user-centered. The requirements are defined based on the needs of the three main stakeholders: citizens, municipal authorities, and volunteers. These requirements address the need for real-time reporting, task coordination, automated classification, and system security while supporting a seamless user experience. Given the urban challenges in Mogadishu, the system must be lightweight yet robust, with capabilities for offline data storage and synchronization in areas with poor internet access. It should also support multi-language functionality to ensure inclusivity and broader participation. Additionally, the system must incorporate features that enhance engagement, such as rewards for active users and event scheduling for volunteers. Machine learning integration is also essential for automating classification and generating predictive insights for smarter resource allocation. The requirements thus serve as the foundation for designing a scalable and sustainable platform that enhances waste management through innovation and community empowerment.</w:t>
      </w:r>
    </w:p>
    <w:p w14:paraId="705B851B" w14:textId="77777777" w:rsidR="008A606B" w:rsidRPr="008A606B" w:rsidRDefault="008A606B" w:rsidP="008A606B">
      <w:pPr>
        <w:spacing w:line="480" w:lineRule="auto"/>
        <w:ind w:left="720"/>
        <w:rPr>
          <w:rFonts w:ascii="Times New Roman" w:hAnsi="Times New Roman" w:cs="Times New Roman"/>
          <w:b/>
          <w:sz w:val="24"/>
          <w:szCs w:val="24"/>
          <w:lang w:val="en-US"/>
        </w:rPr>
      </w:pPr>
    </w:p>
    <w:p w14:paraId="020E4B2F" w14:textId="5D2659A5" w:rsidR="008A606B" w:rsidRPr="00C5029B" w:rsidRDefault="00F24CE9" w:rsidP="00F24CE9">
      <w:pPr>
        <w:spacing w:line="480" w:lineRule="auto"/>
        <w:rPr>
          <w:rFonts w:ascii="Times New Roman" w:hAnsi="Times New Roman" w:cs="Times New Roman"/>
          <w:b/>
          <w:sz w:val="32"/>
          <w:szCs w:val="32"/>
          <w:lang w:val="en-US"/>
        </w:rPr>
      </w:pPr>
      <w:r w:rsidRPr="00C5029B">
        <w:rPr>
          <w:rFonts w:ascii="Times New Roman" w:hAnsi="Times New Roman" w:cs="Times New Roman"/>
          <w:b/>
          <w:sz w:val="32"/>
          <w:szCs w:val="32"/>
          <w:lang w:val="en-US"/>
        </w:rPr>
        <w:t xml:space="preserve">         4.5.2 </w:t>
      </w:r>
      <w:r w:rsidR="008A606B" w:rsidRPr="00C5029B">
        <w:rPr>
          <w:rFonts w:ascii="Times New Roman" w:hAnsi="Times New Roman" w:cs="Times New Roman"/>
          <w:b/>
          <w:sz w:val="32"/>
          <w:szCs w:val="32"/>
          <w:lang w:val="en-US"/>
        </w:rPr>
        <w:t>Functional Requirements</w:t>
      </w:r>
    </w:p>
    <w:p w14:paraId="7966EC9D" w14:textId="77777777" w:rsidR="008A606B" w:rsidRPr="008A606B" w:rsidRDefault="008A606B" w:rsidP="008A606B">
      <w:pPr>
        <w:spacing w:line="480" w:lineRule="auto"/>
        <w:ind w:left="720"/>
        <w:rPr>
          <w:rFonts w:ascii="Times New Roman" w:hAnsi="Times New Roman" w:cs="Times New Roman"/>
          <w:sz w:val="24"/>
          <w:szCs w:val="24"/>
          <w:lang w:val="en-US"/>
        </w:rPr>
      </w:pPr>
      <w:r w:rsidRPr="008A606B">
        <w:rPr>
          <w:rFonts w:ascii="Times New Roman" w:hAnsi="Times New Roman" w:cs="Times New Roman"/>
          <w:sz w:val="24"/>
          <w:szCs w:val="24"/>
          <w:lang w:val="en-US"/>
        </w:rPr>
        <w:t xml:space="preserve">The system’s functional requirements outline the essential operations and interactions that enable it to fulfill its purpose. Firstly, the platform must allow </w:t>
      </w:r>
      <w:r w:rsidRPr="008A606B">
        <w:rPr>
          <w:rFonts w:ascii="Times New Roman" w:hAnsi="Times New Roman" w:cs="Times New Roman"/>
          <w:sz w:val="24"/>
          <w:szCs w:val="24"/>
          <w:lang w:val="en-US"/>
        </w:rPr>
        <w:lastRenderedPageBreak/>
        <w:t>users (citizens, volunteers, and administrators) to register, log in, and manage their profiles securely. Citizens should be able to report waste by submitting images, descriptions, and GPS coordinates through the mobile app. These reports must be automatically stored in the cloud database and made visible on the admin dashboard. The system should classify waste types using machine learning algorithms and prioritize reports based on severity and frequency. Administrators must be able to view, filter, and assign cleanup tasks to relevant teams or volunteers. Volunteers should have the ability to browse upcoming cleanup events, register for participation, and track their contributions. Additionally, the system should include notification functionality to keep users informed about event updates, status changes, or new features. Reporting tools for data visualization, performance tracking, and historical data analysis must also be available to authorities for decision-making and planning purposes.</w:t>
      </w:r>
    </w:p>
    <w:p w14:paraId="7C90391F" w14:textId="3787A0B3" w:rsidR="008A606B" w:rsidRPr="008A606B" w:rsidRDefault="00F24CE9" w:rsidP="00F24CE9">
      <w:pPr>
        <w:spacing w:line="480" w:lineRule="auto"/>
        <w:ind w:left="630"/>
        <w:rPr>
          <w:rFonts w:ascii="Times New Roman" w:hAnsi="Times New Roman" w:cs="Times New Roman"/>
          <w:b/>
          <w:sz w:val="32"/>
          <w:szCs w:val="32"/>
          <w:lang w:val="en-US"/>
        </w:rPr>
      </w:pPr>
      <w:r w:rsidRPr="00C5029B">
        <w:rPr>
          <w:rFonts w:ascii="Times New Roman" w:hAnsi="Times New Roman" w:cs="Times New Roman"/>
          <w:b/>
          <w:sz w:val="32"/>
          <w:szCs w:val="32"/>
          <w:lang w:val="en-US"/>
        </w:rPr>
        <w:t xml:space="preserve"> 4.5.2</w:t>
      </w:r>
      <w:r w:rsidR="00C5029B">
        <w:rPr>
          <w:rFonts w:ascii="Times New Roman" w:hAnsi="Times New Roman" w:cs="Times New Roman"/>
          <w:b/>
          <w:sz w:val="32"/>
          <w:szCs w:val="32"/>
          <w:lang w:val="en-US"/>
        </w:rPr>
        <w:t xml:space="preserve"> </w:t>
      </w:r>
      <w:r w:rsidR="008A606B" w:rsidRPr="008A606B">
        <w:rPr>
          <w:rFonts w:ascii="Times New Roman" w:hAnsi="Times New Roman" w:cs="Times New Roman"/>
          <w:b/>
          <w:sz w:val="32"/>
          <w:szCs w:val="32"/>
          <w:lang w:val="en-US"/>
        </w:rPr>
        <w:t>Nonfunctional Requirements</w:t>
      </w:r>
    </w:p>
    <w:p w14:paraId="43EC555E" w14:textId="77777777" w:rsidR="008A606B" w:rsidRPr="008A606B" w:rsidRDefault="008A606B" w:rsidP="008A606B">
      <w:pPr>
        <w:spacing w:line="480" w:lineRule="auto"/>
        <w:ind w:left="720"/>
        <w:rPr>
          <w:rFonts w:ascii="Times New Roman" w:hAnsi="Times New Roman" w:cs="Times New Roman"/>
          <w:sz w:val="24"/>
          <w:szCs w:val="24"/>
          <w:lang w:val="en-US"/>
        </w:rPr>
      </w:pPr>
      <w:r w:rsidRPr="008A606B">
        <w:rPr>
          <w:rFonts w:ascii="Times New Roman" w:hAnsi="Times New Roman" w:cs="Times New Roman"/>
          <w:sz w:val="24"/>
          <w:szCs w:val="24"/>
          <w:lang w:val="en-US"/>
        </w:rPr>
        <w:t xml:space="preserve">In addition to core functionality, the system must meet several nonfunctional requirements to ensure its effectiveness in a real-world urban context. Scalability is crucial, as the system should support a growing number of users and data entries without performance degradation. Security is equally important—user data must be encrypted, and access control mechanisms must be in place to protect sensitive information. The system should exhibit high availability, with minimal downtime, and be optimized for both high-end and low-end mobile devices to accommodate a wide range of users. Usability is another priority; the interface should be intuitive, responsive, and accessible in multiple languages to encourage active participation from diverse communities. Performance standards must be met by enabling quick data retrieval, image processing, and report </w:t>
      </w:r>
      <w:r w:rsidRPr="008A606B">
        <w:rPr>
          <w:rFonts w:ascii="Times New Roman" w:hAnsi="Times New Roman" w:cs="Times New Roman"/>
          <w:sz w:val="24"/>
          <w:szCs w:val="24"/>
          <w:lang w:val="en-US"/>
        </w:rPr>
        <w:lastRenderedPageBreak/>
        <w:t>classification in real time. Additionally, the system should support cross-platform compatibility, allowing smooth operation across web and mobile environments. Reliability, maintainability, and support for future updates must also be considered to ensure long-term sustainability and adaptability.</w:t>
      </w:r>
    </w:p>
    <w:p w14:paraId="5C93E1C5" w14:textId="2AF8C98A" w:rsidR="008A606B" w:rsidRPr="00C5029B" w:rsidRDefault="004E7BFC" w:rsidP="004E7BFC">
      <w:pPr>
        <w:spacing w:line="480" w:lineRule="auto"/>
        <w:ind w:left="330"/>
        <w:rPr>
          <w:rFonts w:ascii="Times New Roman" w:hAnsi="Times New Roman" w:cs="Times New Roman"/>
          <w:b/>
          <w:sz w:val="32"/>
          <w:szCs w:val="32"/>
          <w:lang w:val="en-US"/>
        </w:rPr>
      </w:pPr>
      <w:r w:rsidRPr="00C5029B">
        <w:rPr>
          <w:rFonts w:ascii="Times New Roman" w:hAnsi="Times New Roman" w:cs="Times New Roman"/>
          <w:b/>
          <w:sz w:val="24"/>
          <w:szCs w:val="24"/>
          <w:lang w:val="en-US"/>
        </w:rPr>
        <w:t xml:space="preserve">      </w:t>
      </w:r>
      <w:r w:rsidRPr="00C5029B">
        <w:rPr>
          <w:rFonts w:ascii="Times New Roman" w:hAnsi="Times New Roman" w:cs="Times New Roman"/>
          <w:b/>
          <w:sz w:val="32"/>
          <w:szCs w:val="32"/>
          <w:lang w:val="en-US"/>
        </w:rPr>
        <w:t xml:space="preserve">4.6 </w:t>
      </w:r>
      <w:r w:rsidR="008A606B" w:rsidRPr="00C5029B">
        <w:rPr>
          <w:rFonts w:ascii="Times New Roman" w:hAnsi="Times New Roman" w:cs="Times New Roman"/>
          <w:b/>
          <w:sz w:val="32"/>
          <w:szCs w:val="32"/>
          <w:lang w:val="en-US"/>
        </w:rPr>
        <w:t>Feasibility Study</w:t>
      </w:r>
    </w:p>
    <w:p w14:paraId="30492E9D" w14:textId="77777777" w:rsidR="008A606B" w:rsidRPr="008A606B" w:rsidRDefault="008A606B" w:rsidP="008A606B">
      <w:pPr>
        <w:spacing w:line="480" w:lineRule="auto"/>
        <w:ind w:left="720"/>
        <w:rPr>
          <w:rFonts w:ascii="Times New Roman" w:hAnsi="Times New Roman" w:cs="Times New Roman"/>
          <w:bCs/>
          <w:sz w:val="24"/>
          <w:szCs w:val="24"/>
          <w:lang w:val="en-US"/>
        </w:rPr>
      </w:pPr>
      <w:r w:rsidRPr="008A606B">
        <w:rPr>
          <w:rFonts w:ascii="Times New Roman" w:hAnsi="Times New Roman" w:cs="Times New Roman"/>
          <w:bCs/>
          <w:sz w:val="24"/>
          <w:szCs w:val="24"/>
          <w:lang w:val="en-US"/>
        </w:rPr>
        <w:t>Before developing a full-scale implementation of the proposed community-driven waste management platform for Mogadishu, a comprehensive feasibility study was conducted to assess the technical, economic, and operational viability of the system. From a technical perspective, the system leverages well-established and accessible technologies, including Flutter for cross-platform mobile development, React.js and Node.js for the web dashboard, MongoDB for scalable data management, and machine learning frameworks like TensorFlow and OpenCV for intelligent waste classification. These tools are widely supported, open-source, and suitable for rapid development and deployment in environments with limited technical infrastructure. The use of a modular architecture enables flexibility and scalability, ensuring that the system can expand as user demand increases. Moreover, the integration of cloud storage and RESTful APIs ensures smooth communication between mobile, web, and database components. The platform is also designed to handle low-bandwidth scenarios, enabling offline data submission with synchronization when connectivity is restored—making it suitable for deployment in both central and underserved urban areas of Mogadishu.</w:t>
      </w:r>
    </w:p>
    <w:p w14:paraId="028E1408" w14:textId="77777777" w:rsidR="008A606B" w:rsidRPr="008A606B" w:rsidRDefault="008A606B" w:rsidP="008A606B">
      <w:pPr>
        <w:spacing w:line="480" w:lineRule="auto"/>
        <w:ind w:left="720"/>
        <w:rPr>
          <w:rFonts w:ascii="Times New Roman" w:hAnsi="Times New Roman" w:cs="Times New Roman"/>
          <w:b/>
          <w:sz w:val="24"/>
          <w:szCs w:val="24"/>
          <w:lang w:val="en-US"/>
        </w:rPr>
      </w:pPr>
      <w:r w:rsidRPr="008A606B">
        <w:rPr>
          <w:rFonts w:ascii="Times New Roman" w:hAnsi="Times New Roman" w:cs="Times New Roman"/>
          <w:bCs/>
          <w:sz w:val="24"/>
          <w:szCs w:val="24"/>
          <w:lang w:val="en-US"/>
        </w:rPr>
        <w:t xml:space="preserve">From an economic and operational standpoint, the project is highly feasible, especially when implemented in phases. The reliance on open-source technologies significantly reduces development costs, while hosting and </w:t>
      </w:r>
      <w:r w:rsidRPr="008A606B">
        <w:rPr>
          <w:rFonts w:ascii="Times New Roman" w:hAnsi="Times New Roman" w:cs="Times New Roman"/>
          <w:bCs/>
          <w:sz w:val="24"/>
          <w:szCs w:val="24"/>
          <w:lang w:val="en-US"/>
        </w:rPr>
        <w:lastRenderedPageBreak/>
        <w:t>deployment can initially be managed using affordable cloud solutions such as Firebase, Heroku, or DigitalOcean. Community involvement and partnerships with local environmental organizations further reduce the burden on municipal budgets by promoting volunteer-driven clean-up initiatives. The platform’s reward-based system encourages sustained public participation, reducing the need for extensive marketing or outreach expenses. Additionally, the government and NGOs can benefit from the system’s data-driven insights, allowing them to make more informed decisions about resource allocation and policy development. Operational feasibility is enhanced by the system’s intuitive interface, multilingual support, and role-based access control, ensuring that users of all backgrounds can engage effectively. Training programs and workshops can be conducted to onboard municipal staff and community leaders, building local capacity and ensuring long-term sustainability. Overall, the feasibility study confirms that the proposed solution is practical, cost-effective, and capable of addressing Mogadishu’s urban waste management challenges in a sustainable and inclusive manner.</w:t>
      </w:r>
    </w:p>
    <w:p w14:paraId="46448FF3" w14:textId="77777777" w:rsidR="00F24CE9" w:rsidRPr="00C5029B" w:rsidRDefault="00F24CE9" w:rsidP="00F24CE9">
      <w:pPr>
        <w:spacing w:line="480" w:lineRule="auto"/>
        <w:rPr>
          <w:rFonts w:ascii="Times New Roman" w:hAnsi="Times New Roman" w:cs="Times New Roman"/>
          <w:b/>
          <w:sz w:val="24"/>
          <w:szCs w:val="24"/>
          <w:lang w:val="en-US"/>
        </w:rPr>
      </w:pPr>
    </w:p>
    <w:p w14:paraId="351B9BD9" w14:textId="35B119D3" w:rsidR="008A606B" w:rsidRPr="00C5029B" w:rsidRDefault="00F24CE9" w:rsidP="00F24CE9">
      <w:pPr>
        <w:spacing w:line="480" w:lineRule="auto"/>
        <w:rPr>
          <w:rFonts w:ascii="Times New Roman" w:hAnsi="Times New Roman" w:cs="Times New Roman"/>
          <w:b/>
          <w:sz w:val="32"/>
          <w:szCs w:val="32"/>
          <w:lang w:val="en-US"/>
        </w:rPr>
      </w:pPr>
      <w:r w:rsidRPr="00C5029B">
        <w:rPr>
          <w:rFonts w:ascii="Times New Roman" w:hAnsi="Times New Roman" w:cs="Times New Roman"/>
          <w:b/>
          <w:sz w:val="24"/>
          <w:szCs w:val="24"/>
          <w:lang w:val="en-US"/>
        </w:rPr>
        <w:t xml:space="preserve">           </w:t>
      </w:r>
      <w:r w:rsidRPr="00C5029B">
        <w:rPr>
          <w:rFonts w:ascii="Times New Roman" w:hAnsi="Times New Roman" w:cs="Times New Roman"/>
          <w:b/>
          <w:sz w:val="32"/>
          <w:szCs w:val="32"/>
          <w:lang w:val="en-US"/>
        </w:rPr>
        <w:t xml:space="preserve">4.7 </w:t>
      </w:r>
      <w:r w:rsidR="008A606B" w:rsidRPr="00C5029B">
        <w:rPr>
          <w:rFonts w:ascii="Times New Roman" w:hAnsi="Times New Roman" w:cs="Times New Roman"/>
          <w:b/>
          <w:sz w:val="32"/>
          <w:szCs w:val="32"/>
          <w:lang w:val="en-US"/>
        </w:rPr>
        <w:t>System Design</w:t>
      </w:r>
    </w:p>
    <w:p w14:paraId="7F36B05D" w14:textId="2155D28A" w:rsidR="008A606B" w:rsidRPr="008A606B" w:rsidRDefault="008A606B" w:rsidP="008A606B">
      <w:pPr>
        <w:spacing w:line="480" w:lineRule="auto"/>
        <w:ind w:left="720"/>
        <w:rPr>
          <w:rFonts w:ascii="Times New Roman" w:hAnsi="Times New Roman" w:cs="Times New Roman"/>
          <w:b/>
          <w:sz w:val="24"/>
          <w:szCs w:val="24"/>
          <w:lang w:val="en-US"/>
        </w:rPr>
      </w:pPr>
      <w:r w:rsidRPr="00C5029B">
        <w:rPr>
          <w:rFonts w:ascii="Times New Roman" w:hAnsi="Times New Roman" w:cs="Times New Roman"/>
          <w:b/>
          <w:sz w:val="24"/>
          <w:szCs w:val="24"/>
          <w:lang w:val="en-US"/>
        </w:rPr>
        <w:lastRenderedPageBreak/>
        <w:drawing>
          <wp:inline distT="0" distB="0" distL="0" distR="0" wp14:anchorId="75C93A49" wp14:editId="300A93DF">
            <wp:extent cx="5400040" cy="3597275"/>
            <wp:effectExtent l="0" t="0" r="0" b="3175"/>
            <wp:docPr id="14556172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3597275"/>
                    </a:xfrm>
                    <a:prstGeom prst="rect">
                      <a:avLst/>
                    </a:prstGeom>
                    <a:noFill/>
                    <a:ln>
                      <a:noFill/>
                    </a:ln>
                  </pic:spPr>
                </pic:pic>
              </a:graphicData>
            </a:graphic>
          </wp:inline>
        </w:drawing>
      </w:r>
    </w:p>
    <w:p w14:paraId="7018EC7F" w14:textId="77777777" w:rsidR="008A606B" w:rsidRPr="008A606B" w:rsidRDefault="008A606B" w:rsidP="008A606B">
      <w:pPr>
        <w:spacing w:line="480" w:lineRule="auto"/>
        <w:ind w:left="720"/>
        <w:rPr>
          <w:rFonts w:ascii="Times New Roman" w:hAnsi="Times New Roman" w:cs="Times New Roman"/>
          <w:b/>
          <w:bCs/>
          <w:i/>
          <w:iCs/>
          <w:sz w:val="24"/>
          <w:szCs w:val="24"/>
          <w:lang w:val="en-US"/>
        </w:rPr>
      </w:pPr>
      <w:r w:rsidRPr="008A606B">
        <w:rPr>
          <w:rFonts w:ascii="Times New Roman" w:hAnsi="Times New Roman" w:cs="Times New Roman"/>
          <w:b/>
          <w:bCs/>
          <w:i/>
          <w:iCs/>
          <w:sz w:val="24"/>
          <w:szCs w:val="24"/>
          <w:lang w:val="en-US"/>
        </w:rPr>
        <w:t xml:space="preserve">Figure 4. </w:t>
      </w:r>
      <w:r w:rsidRPr="008A606B">
        <w:rPr>
          <w:rFonts w:ascii="Times New Roman" w:hAnsi="Times New Roman" w:cs="Times New Roman"/>
          <w:b/>
          <w:bCs/>
          <w:i/>
          <w:iCs/>
          <w:sz w:val="24"/>
          <w:szCs w:val="24"/>
          <w:lang w:val="en-US"/>
        </w:rPr>
        <w:fldChar w:fldCharType="begin"/>
      </w:r>
      <w:r w:rsidRPr="008A606B">
        <w:rPr>
          <w:rFonts w:ascii="Times New Roman" w:hAnsi="Times New Roman" w:cs="Times New Roman"/>
          <w:b/>
          <w:bCs/>
          <w:i/>
          <w:iCs/>
          <w:sz w:val="24"/>
          <w:szCs w:val="24"/>
          <w:lang w:val="en-US"/>
        </w:rPr>
        <w:instrText xml:space="preserve"> SEQ Figure_4. \* ARABIC </w:instrText>
      </w:r>
      <w:r w:rsidRPr="008A606B">
        <w:rPr>
          <w:rFonts w:ascii="Times New Roman" w:hAnsi="Times New Roman" w:cs="Times New Roman"/>
          <w:b/>
          <w:bCs/>
          <w:i/>
          <w:iCs/>
          <w:sz w:val="24"/>
          <w:szCs w:val="24"/>
          <w:lang w:val="en-US"/>
        </w:rPr>
        <w:fldChar w:fldCharType="separate"/>
      </w:r>
      <w:r w:rsidRPr="008A606B">
        <w:rPr>
          <w:rFonts w:ascii="Times New Roman" w:hAnsi="Times New Roman" w:cs="Times New Roman"/>
          <w:b/>
          <w:bCs/>
          <w:i/>
          <w:iCs/>
          <w:sz w:val="24"/>
          <w:szCs w:val="24"/>
          <w:lang w:val="en-US"/>
        </w:rPr>
        <w:t>1</w:t>
      </w:r>
      <w:r w:rsidRPr="008A606B">
        <w:rPr>
          <w:rFonts w:ascii="Times New Roman" w:hAnsi="Times New Roman" w:cs="Times New Roman"/>
          <w:sz w:val="24"/>
          <w:szCs w:val="24"/>
          <w:lang w:val="en-US"/>
        </w:rPr>
        <w:fldChar w:fldCharType="end"/>
      </w:r>
      <w:r w:rsidRPr="008A606B">
        <w:rPr>
          <w:rFonts w:ascii="Times New Roman" w:hAnsi="Times New Roman" w:cs="Times New Roman"/>
          <w:b/>
          <w:bCs/>
          <w:i/>
          <w:iCs/>
          <w:sz w:val="24"/>
          <w:szCs w:val="24"/>
          <w:lang w:val="en-US"/>
        </w:rPr>
        <w:t xml:space="preserve"> Data Flow Diagrams</w:t>
      </w:r>
    </w:p>
    <w:p w14:paraId="0735C923" w14:textId="77777777" w:rsidR="008A606B" w:rsidRPr="008A606B" w:rsidRDefault="008A606B" w:rsidP="008A606B">
      <w:pPr>
        <w:spacing w:line="480" w:lineRule="auto"/>
        <w:ind w:left="720"/>
        <w:rPr>
          <w:rFonts w:ascii="Times New Roman" w:hAnsi="Times New Roman" w:cs="Times New Roman"/>
          <w:sz w:val="24"/>
          <w:szCs w:val="24"/>
          <w:lang w:val="en-US"/>
        </w:rPr>
      </w:pPr>
      <w:r w:rsidRPr="008A606B">
        <w:rPr>
          <w:rFonts w:ascii="Times New Roman" w:hAnsi="Times New Roman" w:cs="Times New Roman"/>
          <w:sz w:val="24"/>
          <w:szCs w:val="24"/>
          <w:lang w:val="en-US"/>
        </w:rPr>
        <w:t xml:space="preserve">The system design for the coordinated, community-driven waste management platform focuses on creating an efficient, scalable, and user-friendly architecture that integrates mobile and web technologies with machine learning for intelligent operations. The design approach is modular, allowing each component—mobile app, web dashboard, cloud database, and ML engine—to function independently while communicating seamlessly through APIs. The system follows a layered architecture comprising the user interface layer, data processing layer, machine learning layer, communication layer, and database layer. The mobile application, built with Flutter, serves as the primary touchpoint for citizens to report waste in real time, while the React.js-based web dashboard provides municipal authorities with tools for monitoring, assigning tasks, and analyzing trends. The machine learning component automates waste classification from user-submitted images and performs predictive analytics to forecast waste accumulation zones. Communication between components is </w:t>
      </w:r>
      <w:r w:rsidRPr="008A606B">
        <w:rPr>
          <w:rFonts w:ascii="Times New Roman" w:hAnsi="Times New Roman" w:cs="Times New Roman"/>
          <w:sz w:val="24"/>
          <w:szCs w:val="24"/>
          <w:lang w:val="en-US"/>
        </w:rPr>
        <w:lastRenderedPageBreak/>
        <w:t>facilitated through RESTful APIs, ensuring real-time data exchange, notifications, and status updates. The system also incorporates geolocation features to visualize waste hotspots and support dynamic task assignment based on severity and urgency. MongoDB serves as the central data repository, offering flexible document-based storage for user profiles, waste reports, cleanup tasks, and system logs. The design prioritizes responsiveness, multilingual support, security through role-based access, and a user-centric interface to encourage engagement from all stakeholders. Together, these elements form a robust system that transforms waste management from a manual, fragmented process into an intelligent, coordinated, and inclusive urban solution.</w:t>
      </w:r>
    </w:p>
    <w:p w14:paraId="7B785A38" w14:textId="15B9942B" w:rsidR="008A606B" w:rsidRPr="00C5029B" w:rsidRDefault="00F24CE9" w:rsidP="00F24CE9">
      <w:pPr>
        <w:spacing w:line="480" w:lineRule="auto"/>
        <w:ind w:left="690"/>
        <w:rPr>
          <w:rFonts w:ascii="Times New Roman" w:hAnsi="Times New Roman" w:cs="Times New Roman"/>
          <w:b/>
          <w:sz w:val="32"/>
          <w:szCs w:val="32"/>
          <w:lang w:val="en-US"/>
        </w:rPr>
      </w:pPr>
      <w:r w:rsidRPr="00C5029B">
        <w:rPr>
          <w:rFonts w:ascii="Times New Roman" w:hAnsi="Times New Roman" w:cs="Times New Roman"/>
          <w:b/>
          <w:sz w:val="32"/>
          <w:szCs w:val="32"/>
          <w:lang w:val="en-US"/>
        </w:rPr>
        <w:t>4.8</w:t>
      </w:r>
      <w:r w:rsidR="00C5029B">
        <w:rPr>
          <w:rFonts w:ascii="Times New Roman" w:hAnsi="Times New Roman" w:cs="Times New Roman"/>
          <w:b/>
          <w:sz w:val="32"/>
          <w:szCs w:val="32"/>
          <w:lang w:val="en-US"/>
        </w:rPr>
        <w:t xml:space="preserve"> </w:t>
      </w:r>
      <w:r w:rsidR="008A606B" w:rsidRPr="008A606B">
        <w:rPr>
          <w:rFonts w:ascii="Times New Roman" w:hAnsi="Times New Roman" w:cs="Times New Roman"/>
          <w:b/>
          <w:sz w:val="32"/>
          <w:szCs w:val="32"/>
          <w:lang w:val="en-US"/>
        </w:rPr>
        <w:t>Database Design</w:t>
      </w:r>
    </w:p>
    <w:p w14:paraId="5F9C34EF" w14:textId="77777777" w:rsidR="001A4A84" w:rsidRPr="00C5029B" w:rsidRDefault="001A4A84" w:rsidP="00C46637">
      <w:pPr>
        <w:spacing w:line="480" w:lineRule="auto"/>
        <w:rPr>
          <w:rFonts w:ascii="Times New Roman" w:hAnsi="Times New Roman" w:cs="Times New Roman"/>
          <w:sz w:val="24"/>
          <w:szCs w:val="24"/>
        </w:rPr>
      </w:pPr>
    </w:p>
    <w:p w14:paraId="72A45F04" w14:textId="77777777" w:rsidR="008D6857" w:rsidRPr="00C5029B" w:rsidRDefault="004A426C" w:rsidP="00C46637">
      <w:pPr>
        <w:spacing w:line="480" w:lineRule="auto"/>
        <w:rPr>
          <w:rFonts w:ascii="Times New Roman" w:hAnsi="Times New Roman" w:cs="Times New Roman"/>
          <w:b/>
          <w:bCs/>
          <w:sz w:val="32"/>
          <w:szCs w:val="32"/>
        </w:rPr>
      </w:pPr>
      <w:r w:rsidRPr="00C5029B">
        <w:rPr>
          <w:rFonts w:ascii="Times New Roman" w:hAnsi="Times New Roman" w:cs="Times New Roman"/>
          <w:b/>
          <w:bCs/>
          <w:sz w:val="32"/>
          <w:szCs w:val="32"/>
        </w:rPr>
        <w:t>References</w:t>
      </w:r>
    </w:p>
    <w:p w14:paraId="26DE1623"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fldChar w:fldCharType="begin"/>
      </w:r>
      <w:r w:rsidRPr="00C5029B">
        <w:rPr>
          <w:rFonts w:ascii="Times New Roman" w:hAnsi="Times New Roman" w:cs="Times New Roman"/>
          <w:sz w:val="24"/>
          <w:szCs w:val="24"/>
        </w:rPr>
        <w:instrText xml:space="preserve"> ADDIN ZOTERO_BIBL {"uncited":[],"omitted":[],"custom":[]} CSL_BIBLIOGRAPHY </w:instrText>
      </w:r>
      <w:r w:rsidRPr="00C5029B">
        <w:rPr>
          <w:rFonts w:ascii="Times New Roman" w:hAnsi="Times New Roman" w:cs="Times New Roman"/>
          <w:sz w:val="24"/>
          <w:szCs w:val="24"/>
        </w:rPr>
        <w:fldChar w:fldCharType="separate"/>
      </w:r>
      <w:r w:rsidRPr="00C5029B">
        <w:rPr>
          <w:rFonts w:ascii="Times New Roman" w:hAnsi="Times New Roman" w:cs="Times New Roman"/>
          <w:sz w:val="24"/>
          <w:szCs w:val="24"/>
        </w:rPr>
        <w:t xml:space="preserve">Anokye, K., Apea, O. B., Darko, A. O., &amp; Kwabi, L. A. (2024). The future of waste management in Ghana: Assessing the feasibility and scalability of smart waste solutions amidst key adoption challenges. </w:t>
      </w:r>
      <w:r w:rsidRPr="00C5029B">
        <w:rPr>
          <w:rFonts w:ascii="Times New Roman" w:hAnsi="Times New Roman" w:cs="Times New Roman"/>
          <w:i/>
          <w:iCs/>
          <w:sz w:val="24"/>
          <w:szCs w:val="24"/>
        </w:rPr>
        <w:t>Cleaner Waste Systems</w:t>
      </w:r>
      <w:r w:rsidRPr="00C5029B">
        <w:rPr>
          <w:rFonts w:ascii="Times New Roman" w:hAnsi="Times New Roman" w:cs="Times New Roman"/>
          <w:sz w:val="24"/>
          <w:szCs w:val="24"/>
        </w:rPr>
        <w:t xml:space="preserve">, </w:t>
      </w:r>
      <w:r w:rsidRPr="00C5029B">
        <w:rPr>
          <w:rFonts w:ascii="Times New Roman" w:hAnsi="Times New Roman" w:cs="Times New Roman"/>
          <w:i/>
          <w:iCs/>
          <w:sz w:val="24"/>
          <w:szCs w:val="24"/>
        </w:rPr>
        <w:t>9</w:t>
      </w:r>
      <w:r w:rsidRPr="00C5029B">
        <w:rPr>
          <w:rFonts w:ascii="Times New Roman" w:hAnsi="Times New Roman" w:cs="Times New Roman"/>
          <w:sz w:val="24"/>
          <w:szCs w:val="24"/>
        </w:rPr>
        <w:t>, 100183. https://doi.org/10.1016/j.clwas.2024.100183</w:t>
      </w:r>
    </w:p>
    <w:p w14:paraId="310415F5"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t xml:space="preserve">Dasgupta, S., Sarraf, M., &amp; Wheeler, D. (2022). Plastic Waste Cleanup Priorities to Reduce Marine Pollution: A Spatiotemporal Analysis for Accra and Lagos with Satellite Data. </w:t>
      </w:r>
      <w:r w:rsidRPr="00C5029B">
        <w:rPr>
          <w:rFonts w:ascii="Times New Roman" w:hAnsi="Times New Roman" w:cs="Times New Roman"/>
          <w:i/>
          <w:iCs/>
          <w:sz w:val="24"/>
          <w:szCs w:val="24"/>
        </w:rPr>
        <w:t>SSRN Electronic Journal</w:t>
      </w:r>
      <w:r w:rsidRPr="00C5029B">
        <w:rPr>
          <w:rFonts w:ascii="Times New Roman" w:hAnsi="Times New Roman" w:cs="Times New Roman"/>
          <w:sz w:val="24"/>
          <w:szCs w:val="24"/>
        </w:rPr>
        <w:t>. https://doi.org/10.2139/ssrn.4052479</w:t>
      </w:r>
    </w:p>
    <w:p w14:paraId="04CB184C"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t xml:space="preserve">Fadhel, M. A., Duhaim, A. M., Saihood, A., Sewify, A., Al-Hamadani, M. N. A., Albahri, A. S., Alzubaidi, L., Gupta, A., Mirjalili, S., &amp; Gu, Y. (2024). </w:t>
      </w:r>
      <w:r w:rsidRPr="00C5029B">
        <w:rPr>
          <w:rFonts w:ascii="Times New Roman" w:hAnsi="Times New Roman" w:cs="Times New Roman"/>
          <w:sz w:val="24"/>
          <w:szCs w:val="24"/>
        </w:rPr>
        <w:lastRenderedPageBreak/>
        <w:t xml:space="preserve">Comprehensive systematic review of information fusion methods in smart cities and urban environments. </w:t>
      </w:r>
      <w:r w:rsidRPr="00C5029B">
        <w:rPr>
          <w:rFonts w:ascii="Times New Roman" w:hAnsi="Times New Roman" w:cs="Times New Roman"/>
          <w:i/>
          <w:iCs/>
          <w:sz w:val="24"/>
          <w:szCs w:val="24"/>
        </w:rPr>
        <w:t>Information Fusion</w:t>
      </w:r>
      <w:r w:rsidRPr="00C5029B">
        <w:rPr>
          <w:rFonts w:ascii="Times New Roman" w:hAnsi="Times New Roman" w:cs="Times New Roman"/>
          <w:sz w:val="24"/>
          <w:szCs w:val="24"/>
        </w:rPr>
        <w:t xml:space="preserve">, </w:t>
      </w:r>
      <w:r w:rsidRPr="00C5029B">
        <w:rPr>
          <w:rFonts w:ascii="Times New Roman" w:hAnsi="Times New Roman" w:cs="Times New Roman"/>
          <w:i/>
          <w:iCs/>
          <w:sz w:val="24"/>
          <w:szCs w:val="24"/>
        </w:rPr>
        <w:t>107</w:t>
      </w:r>
      <w:r w:rsidRPr="00C5029B">
        <w:rPr>
          <w:rFonts w:ascii="Times New Roman" w:hAnsi="Times New Roman" w:cs="Times New Roman"/>
          <w:sz w:val="24"/>
          <w:szCs w:val="24"/>
        </w:rPr>
        <w:t>, 102317. https://doi.org/10.1016/j.inffus.2024.102317</w:t>
      </w:r>
    </w:p>
    <w:p w14:paraId="7E6FC93D"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t xml:space="preserve">Fang, B., Yu, J., Chen, Z., Osman, A. I., Farghali, M., Ihara, I., Hamza, E. H., Rooney, D. W., &amp; Yap, P.-S. (2023). Artificial intelligence for waste management in smart cities: A review. </w:t>
      </w:r>
      <w:r w:rsidRPr="00C5029B">
        <w:rPr>
          <w:rFonts w:ascii="Times New Roman" w:hAnsi="Times New Roman" w:cs="Times New Roman"/>
          <w:i/>
          <w:iCs/>
          <w:sz w:val="24"/>
          <w:szCs w:val="24"/>
        </w:rPr>
        <w:t>Environmental Chemistry Letters</w:t>
      </w:r>
      <w:r w:rsidRPr="00C5029B">
        <w:rPr>
          <w:rFonts w:ascii="Times New Roman" w:hAnsi="Times New Roman" w:cs="Times New Roman"/>
          <w:sz w:val="24"/>
          <w:szCs w:val="24"/>
        </w:rPr>
        <w:t xml:space="preserve">, </w:t>
      </w:r>
      <w:r w:rsidRPr="00C5029B">
        <w:rPr>
          <w:rFonts w:ascii="Times New Roman" w:hAnsi="Times New Roman" w:cs="Times New Roman"/>
          <w:i/>
          <w:iCs/>
          <w:sz w:val="24"/>
          <w:szCs w:val="24"/>
        </w:rPr>
        <w:t>21</w:t>
      </w:r>
      <w:r w:rsidRPr="00C5029B">
        <w:rPr>
          <w:rFonts w:ascii="Times New Roman" w:hAnsi="Times New Roman" w:cs="Times New Roman"/>
          <w:sz w:val="24"/>
          <w:szCs w:val="24"/>
        </w:rPr>
        <w:t>(4), 1959–1989. https://doi.org/10.1007/s10311-023-01604-3</w:t>
      </w:r>
    </w:p>
    <w:p w14:paraId="21881AC1"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t xml:space="preserve">Henrys, K. (2021). Mobile application model for solid waste collection management. </w:t>
      </w:r>
      <w:r w:rsidRPr="00C5029B">
        <w:rPr>
          <w:rFonts w:ascii="Times New Roman" w:hAnsi="Times New Roman" w:cs="Times New Roman"/>
          <w:i/>
          <w:iCs/>
          <w:sz w:val="24"/>
          <w:szCs w:val="24"/>
        </w:rPr>
        <w:t>SSRN Electronic Journal</w:t>
      </w:r>
      <w:r w:rsidRPr="00C5029B">
        <w:rPr>
          <w:rFonts w:ascii="Times New Roman" w:hAnsi="Times New Roman" w:cs="Times New Roman"/>
          <w:sz w:val="24"/>
          <w:szCs w:val="24"/>
        </w:rPr>
        <w:t>. https://doi.org/10.2139/ssrn.3808542</w:t>
      </w:r>
    </w:p>
    <w:p w14:paraId="7D771FAC"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t xml:space="preserve">Joab Odero. (2021). </w:t>
      </w:r>
      <w:r w:rsidRPr="00C5029B">
        <w:rPr>
          <w:rFonts w:ascii="Times New Roman" w:hAnsi="Times New Roman" w:cs="Times New Roman"/>
          <w:i/>
          <w:iCs/>
          <w:sz w:val="24"/>
          <w:szCs w:val="24"/>
        </w:rPr>
        <w:t>UNIVERSITY OF NAIROBI Redesigning Solid Waste Flows for a Clean and Sustainable Nairobi City, Kenya. Course Code: CGP 440 Bachelor of Arts Project</w:t>
      </w:r>
      <w:r w:rsidRPr="00C5029B">
        <w:rPr>
          <w:rFonts w:ascii="Times New Roman" w:hAnsi="Times New Roman" w:cs="Times New Roman"/>
          <w:sz w:val="24"/>
          <w:szCs w:val="24"/>
        </w:rPr>
        <w:t>. https://doi.org/10.13140/RG.2.2.28577.12644</w:t>
      </w:r>
    </w:p>
    <w:p w14:paraId="5E070736"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t xml:space="preserve">Laureti, L., Costantiello, A., Anobile, F., Leogrande, A., &amp; Magazzino, C. (2024). Waste Management and Innovation: Insights from Europe. </w:t>
      </w:r>
      <w:r w:rsidRPr="00C5029B">
        <w:rPr>
          <w:rFonts w:ascii="Times New Roman" w:hAnsi="Times New Roman" w:cs="Times New Roman"/>
          <w:i/>
          <w:iCs/>
          <w:sz w:val="24"/>
          <w:szCs w:val="24"/>
        </w:rPr>
        <w:t>Recycling</w:t>
      </w:r>
      <w:r w:rsidRPr="00C5029B">
        <w:rPr>
          <w:rFonts w:ascii="Times New Roman" w:hAnsi="Times New Roman" w:cs="Times New Roman"/>
          <w:sz w:val="24"/>
          <w:szCs w:val="24"/>
        </w:rPr>
        <w:t xml:space="preserve">, </w:t>
      </w:r>
      <w:r w:rsidRPr="00C5029B">
        <w:rPr>
          <w:rFonts w:ascii="Times New Roman" w:hAnsi="Times New Roman" w:cs="Times New Roman"/>
          <w:i/>
          <w:iCs/>
          <w:sz w:val="24"/>
          <w:szCs w:val="24"/>
        </w:rPr>
        <w:t>9</w:t>
      </w:r>
      <w:r w:rsidRPr="00C5029B">
        <w:rPr>
          <w:rFonts w:ascii="Times New Roman" w:hAnsi="Times New Roman" w:cs="Times New Roman"/>
          <w:sz w:val="24"/>
          <w:szCs w:val="24"/>
        </w:rPr>
        <w:t>(5), 82. https://doi.org/10.3390/recycling9050082</w:t>
      </w:r>
    </w:p>
    <w:p w14:paraId="4EAC9B07"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t xml:space="preserve">Li, W., Bhushan, B., &amp; Gao, J. (2018). </w:t>
      </w:r>
      <w:r w:rsidRPr="00C5029B">
        <w:rPr>
          <w:rFonts w:ascii="Times New Roman" w:hAnsi="Times New Roman" w:cs="Times New Roman"/>
          <w:i/>
          <w:iCs/>
          <w:sz w:val="24"/>
          <w:szCs w:val="24"/>
        </w:rPr>
        <w:t>A Mutilple-Level Assessment System for Smart City Street Cleanliness</w:t>
      </w:r>
      <w:r w:rsidRPr="00C5029B">
        <w:rPr>
          <w:rFonts w:ascii="Times New Roman" w:hAnsi="Times New Roman" w:cs="Times New Roman"/>
          <w:sz w:val="24"/>
          <w:szCs w:val="24"/>
        </w:rPr>
        <w:t>. 256–303. https://doi.org/10.18293/SEKE2018-101</w:t>
      </w:r>
    </w:p>
    <w:p w14:paraId="4EC43169"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t xml:space="preserve">López, I., Gutiérrez, V., Collantes, F., Gil, D., Revilla, R., &amp; Luis Gil, J. (2017). Developing an indicators plan and software for evaluating Street Cleanliness and Waste Collection Services. </w:t>
      </w:r>
      <w:r w:rsidRPr="00C5029B">
        <w:rPr>
          <w:rFonts w:ascii="Times New Roman" w:hAnsi="Times New Roman" w:cs="Times New Roman"/>
          <w:i/>
          <w:iCs/>
          <w:sz w:val="24"/>
          <w:szCs w:val="24"/>
        </w:rPr>
        <w:t>Journal of Urban Management</w:t>
      </w:r>
      <w:r w:rsidRPr="00C5029B">
        <w:rPr>
          <w:rFonts w:ascii="Times New Roman" w:hAnsi="Times New Roman" w:cs="Times New Roman"/>
          <w:sz w:val="24"/>
          <w:szCs w:val="24"/>
        </w:rPr>
        <w:t xml:space="preserve">, </w:t>
      </w:r>
      <w:r w:rsidRPr="00C5029B">
        <w:rPr>
          <w:rFonts w:ascii="Times New Roman" w:hAnsi="Times New Roman" w:cs="Times New Roman"/>
          <w:i/>
          <w:iCs/>
          <w:sz w:val="24"/>
          <w:szCs w:val="24"/>
        </w:rPr>
        <w:t>6</w:t>
      </w:r>
      <w:r w:rsidRPr="00C5029B">
        <w:rPr>
          <w:rFonts w:ascii="Times New Roman" w:hAnsi="Times New Roman" w:cs="Times New Roman"/>
          <w:sz w:val="24"/>
          <w:szCs w:val="24"/>
        </w:rPr>
        <w:t>(2), 66–79. https://doi.org/10.1016/j.jum.2017.06.002</w:t>
      </w:r>
    </w:p>
    <w:p w14:paraId="57A86920"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t xml:space="preserve">Mavropoulos, A., Tsakona, M., &amp; Anthouli, A. (2015). Urban waste management and the mobile challenge. </w:t>
      </w:r>
      <w:r w:rsidRPr="00C5029B">
        <w:rPr>
          <w:rFonts w:ascii="Times New Roman" w:hAnsi="Times New Roman" w:cs="Times New Roman"/>
          <w:i/>
          <w:iCs/>
          <w:sz w:val="24"/>
          <w:szCs w:val="24"/>
        </w:rPr>
        <w:t>Waste Management &amp; Research: The Journal for a Sustainable Circular Economy</w:t>
      </w:r>
      <w:r w:rsidRPr="00C5029B">
        <w:rPr>
          <w:rFonts w:ascii="Times New Roman" w:hAnsi="Times New Roman" w:cs="Times New Roman"/>
          <w:sz w:val="24"/>
          <w:szCs w:val="24"/>
        </w:rPr>
        <w:t xml:space="preserve">, </w:t>
      </w:r>
      <w:r w:rsidRPr="00C5029B">
        <w:rPr>
          <w:rFonts w:ascii="Times New Roman" w:hAnsi="Times New Roman" w:cs="Times New Roman"/>
          <w:i/>
          <w:iCs/>
          <w:sz w:val="24"/>
          <w:szCs w:val="24"/>
        </w:rPr>
        <w:t>33</w:t>
      </w:r>
      <w:r w:rsidRPr="00C5029B">
        <w:rPr>
          <w:rFonts w:ascii="Times New Roman" w:hAnsi="Times New Roman" w:cs="Times New Roman"/>
          <w:sz w:val="24"/>
          <w:szCs w:val="24"/>
        </w:rPr>
        <w:t>(4), 381–387. https://doi.org/10.1177/0734242X15573819</w:t>
      </w:r>
    </w:p>
    <w:p w14:paraId="72D5E49C"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lastRenderedPageBreak/>
        <w:t xml:space="preserve">Metz Cynthia Eugenie Konan &amp; Olusegun Abiodun Balogun. (2024). Role of AI in reducing global Plastics use: Predictive analytics for global sustainability. </w:t>
      </w:r>
      <w:r w:rsidRPr="00C5029B">
        <w:rPr>
          <w:rFonts w:ascii="Times New Roman" w:hAnsi="Times New Roman" w:cs="Times New Roman"/>
          <w:i/>
          <w:iCs/>
          <w:sz w:val="24"/>
          <w:szCs w:val="24"/>
        </w:rPr>
        <w:t>Global Journal of Engineering and Technology Advances</w:t>
      </w:r>
      <w:r w:rsidRPr="00C5029B">
        <w:rPr>
          <w:rFonts w:ascii="Times New Roman" w:hAnsi="Times New Roman" w:cs="Times New Roman"/>
          <w:sz w:val="24"/>
          <w:szCs w:val="24"/>
        </w:rPr>
        <w:t xml:space="preserve">, </w:t>
      </w:r>
      <w:r w:rsidRPr="00C5029B">
        <w:rPr>
          <w:rFonts w:ascii="Times New Roman" w:hAnsi="Times New Roman" w:cs="Times New Roman"/>
          <w:i/>
          <w:iCs/>
          <w:sz w:val="24"/>
          <w:szCs w:val="24"/>
        </w:rPr>
        <w:t>21</w:t>
      </w:r>
      <w:r w:rsidRPr="00C5029B">
        <w:rPr>
          <w:rFonts w:ascii="Times New Roman" w:hAnsi="Times New Roman" w:cs="Times New Roman"/>
          <w:sz w:val="24"/>
          <w:szCs w:val="24"/>
        </w:rPr>
        <w:t>(2), 057–069. https://doi.org/10.30574/gjeta.2024.21.2.0204</w:t>
      </w:r>
    </w:p>
    <w:p w14:paraId="12B03BC5"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t xml:space="preserve">Mulasari, S. A., Husodo, A. H., Sulistyawati, S., Sukesi, T. W., &amp; Tentama, F. (2024). Community-driven Waste Management: Insights from an Action Research Trial in Yogyakarta, Indonesia. </w:t>
      </w:r>
      <w:r w:rsidRPr="00C5029B">
        <w:rPr>
          <w:rFonts w:ascii="Times New Roman" w:hAnsi="Times New Roman" w:cs="Times New Roman"/>
          <w:i/>
          <w:iCs/>
          <w:sz w:val="24"/>
          <w:szCs w:val="24"/>
        </w:rPr>
        <w:t>The Open Public Health Journal</w:t>
      </w:r>
      <w:r w:rsidRPr="00C5029B">
        <w:rPr>
          <w:rFonts w:ascii="Times New Roman" w:hAnsi="Times New Roman" w:cs="Times New Roman"/>
          <w:sz w:val="24"/>
          <w:szCs w:val="24"/>
        </w:rPr>
        <w:t xml:space="preserve">, </w:t>
      </w:r>
      <w:r w:rsidRPr="00C5029B">
        <w:rPr>
          <w:rFonts w:ascii="Times New Roman" w:hAnsi="Times New Roman" w:cs="Times New Roman"/>
          <w:i/>
          <w:iCs/>
          <w:sz w:val="24"/>
          <w:szCs w:val="24"/>
        </w:rPr>
        <w:t>17</w:t>
      </w:r>
      <w:r w:rsidRPr="00C5029B">
        <w:rPr>
          <w:rFonts w:ascii="Times New Roman" w:hAnsi="Times New Roman" w:cs="Times New Roman"/>
          <w:sz w:val="24"/>
          <w:szCs w:val="24"/>
        </w:rPr>
        <w:t>(1), e18749445334410. https://doi.org/10.2174/0118749445334410241122102430</w:t>
      </w:r>
    </w:p>
    <w:p w14:paraId="0DF1BB3A"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t xml:space="preserve">Okeke, A. O., Mohammed, U., &amp; Garba, S. (2024). </w:t>
      </w:r>
      <w:r w:rsidRPr="00C5029B">
        <w:rPr>
          <w:rFonts w:ascii="Times New Roman" w:hAnsi="Times New Roman" w:cs="Times New Roman"/>
          <w:i/>
          <w:iCs/>
          <w:sz w:val="24"/>
          <w:szCs w:val="24"/>
        </w:rPr>
        <w:t>Evaluation of Communication Interventions for Improved Waste Management System in Nigeria</w:t>
      </w:r>
      <w:r w:rsidRPr="00C5029B">
        <w:rPr>
          <w:rFonts w:ascii="Times New Roman" w:hAnsi="Times New Roman" w:cs="Times New Roman"/>
          <w:sz w:val="24"/>
          <w:szCs w:val="24"/>
        </w:rPr>
        <w:t xml:space="preserve">. </w:t>
      </w:r>
      <w:r w:rsidRPr="00C5029B">
        <w:rPr>
          <w:rFonts w:ascii="Times New Roman" w:hAnsi="Times New Roman" w:cs="Times New Roman"/>
          <w:i/>
          <w:iCs/>
          <w:sz w:val="24"/>
          <w:szCs w:val="24"/>
        </w:rPr>
        <w:t>2</w:t>
      </w:r>
      <w:r w:rsidRPr="00C5029B">
        <w:rPr>
          <w:rFonts w:ascii="Times New Roman" w:hAnsi="Times New Roman" w:cs="Times New Roman"/>
          <w:sz w:val="24"/>
          <w:szCs w:val="24"/>
        </w:rPr>
        <w:t>(1).</w:t>
      </w:r>
    </w:p>
    <w:p w14:paraId="0DA85E90"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t xml:space="preserve">Olawade, D. B., Fapohunda, O., Wada, O. Z., Usman, S. O., Ige, A. O., Ajisafe, O., &amp; Oladapo, B. I. (2024). Smart waste management: A paradigm shift enabled by artificial intelligence. </w:t>
      </w:r>
      <w:r w:rsidRPr="00C5029B">
        <w:rPr>
          <w:rFonts w:ascii="Times New Roman" w:hAnsi="Times New Roman" w:cs="Times New Roman"/>
          <w:i/>
          <w:iCs/>
          <w:sz w:val="24"/>
          <w:szCs w:val="24"/>
        </w:rPr>
        <w:t>Waste Management Bulletin</w:t>
      </w:r>
      <w:r w:rsidRPr="00C5029B">
        <w:rPr>
          <w:rFonts w:ascii="Times New Roman" w:hAnsi="Times New Roman" w:cs="Times New Roman"/>
          <w:sz w:val="24"/>
          <w:szCs w:val="24"/>
        </w:rPr>
        <w:t xml:space="preserve">, </w:t>
      </w:r>
      <w:r w:rsidRPr="00C5029B">
        <w:rPr>
          <w:rFonts w:ascii="Times New Roman" w:hAnsi="Times New Roman" w:cs="Times New Roman"/>
          <w:i/>
          <w:iCs/>
          <w:sz w:val="24"/>
          <w:szCs w:val="24"/>
        </w:rPr>
        <w:t>2</w:t>
      </w:r>
      <w:r w:rsidRPr="00C5029B">
        <w:rPr>
          <w:rFonts w:ascii="Times New Roman" w:hAnsi="Times New Roman" w:cs="Times New Roman"/>
          <w:sz w:val="24"/>
          <w:szCs w:val="24"/>
        </w:rPr>
        <w:t>(2), 244–263. https://doi.org/10.1016/j.wmb.2024.05.001</w:t>
      </w:r>
    </w:p>
    <w:p w14:paraId="0F408086"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t xml:space="preserve">Raman, R., Das, D., Chaitanya, A., Valsan, V., &amp; Nedungadi, P. (2025). Community-driven environmental stewardship: The success story of the Amala Bharatam Campaign at Sabarimala, Kerala, India. </w:t>
      </w:r>
      <w:r w:rsidRPr="00C5029B">
        <w:rPr>
          <w:rFonts w:ascii="Times New Roman" w:hAnsi="Times New Roman" w:cs="Times New Roman"/>
          <w:i/>
          <w:iCs/>
          <w:sz w:val="24"/>
          <w:szCs w:val="24"/>
        </w:rPr>
        <w:t>Heliyon</w:t>
      </w:r>
      <w:r w:rsidRPr="00C5029B">
        <w:rPr>
          <w:rFonts w:ascii="Times New Roman" w:hAnsi="Times New Roman" w:cs="Times New Roman"/>
          <w:sz w:val="24"/>
          <w:szCs w:val="24"/>
        </w:rPr>
        <w:t>, e41763. https://doi.org/10.1016/j.heliyon.2025.e41763</w:t>
      </w:r>
    </w:p>
    <w:p w14:paraId="388F4FB9"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t xml:space="preserve">Rane A, A. K., Mae C, F. A., Jenelle I, N. J., Micheal E, N. J., &amp; Louis G, L. B. (2024). Community-driven Waste Management Initiatives: Exploring Barangay Strategies for Cleaner and Greener Noveleta. </w:t>
      </w:r>
      <w:r w:rsidRPr="00C5029B">
        <w:rPr>
          <w:rFonts w:ascii="Times New Roman" w:hAnsi="Times New Roman" w:cs="Times New Roman"/>
          <w:i/>
          <w:iCs/>
          <w:sz w:val="24"/>
          <w:szCs w:val="24"/>
        </w:rPr>
        <w:t>International Journal of Advanced Multidisciplinary Research and Studies</w:t>
      </w:r>
      <w:r w:rsidRPr="00C5029B">
        <w:rPr>
          <w:rFonts w:ascii="Times New Roman" w:hAnsi="Times New Roman" w:cs="Times New Roman"/>
          <w:sz w:val="24"/>
          <w:szCs w:val="24"/>
        </w:rPr>
        <w:t xml:space="preserve">, </w:t>
      </w:r>
      <w:r w:rsidRPr="00C5029B">
        <w:rPr>
          <w:rFonts w:ascii="Times New Roman" w:hAnsi="Times New Roman" w:cs="Times New Roman"/>
          <w:i/>
          <w:iCs/>
          <w:sz w:val="24"/>
          <w:szCs w:val="24"/>
        </w:rPr>
        <w:t>4</w:t>
      </w:r>
      <w:r w:rsidRPr="00C5029B">
        <w:rPr>
          <w:rFonts w:ascii="Times New Roman" w:hAnsi="Times New Roman" w:cs="Times New Roman"/>
          <w:sz w:val="24"/>
          <w:szCs w:val="24"/>
        </w:rPr>
        <w:t>(3), 527–534. https://doi.org/10.62225/2583049X.2024.4.3.2817</w:t>
      </w:r>
    </w:p>
    <w:p w14:paraId="6CF24B24"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lastRenderedPageBreak/>
        <w:t xml:space="preserve">V, A., M, K., G, N., &amp; S, S. (2023). A Machine Learning-Based Smart City Garbage Collection System. </w:t>
      </w:r>
      <w:r w:rsidRPr="00C5029B">
        <w:rPr>
          <w:rFonts w:ascii="Times New Roman" w:hAnsi="Times New Roman" w:cs="Times New Roman"/>
          <w:i/>
          <w:iCs/>
          <w:sz w:val="24"/>
          <w:szCs w:val="24"/>
        </w:rPr>
        <w:t>International Journal for Research in Applied Science and Engineering Technology</w:t>
      </w:r>
      <w:r w:rsidRPr="00C5029B">
        <w:rPr>
          <w:rFonts w:ascii="Times New Roman" w:hAnsi="Times New Roman" w:cs="Times New Roman"/>
          <w:sz w:val="24"/>
          <w:szCs w:val="24"/>
        </w:rPr>
        <w:t xml:space="preserve">, </w:t>
      </w:r>
      <w:r w:rsidRPr="00C5029B">
        <w:rPr>
          <w:rFonts w:ascii="Times New Roman" w:hAnsi="Times New Roman" w:cs="Times New Roman"/>
          <w:i/>
          <w:iCs/>
          <w:sz w:val="24"/>
          <w:szCs w:val="24"/>
        </w:rPr>
        <w:t>11</w:t>
      </w:r>
      <w:r w:rsidRPr="00C5029B">
        <w:rPr>
          <w:rFonts w:ascii="Times New Roman" w:hAnsi="Times New Roman" w:cs="Times New Roman"/>
          <w:sz w:val="24"/>
          <w:szCs w:val="24"/>
        </w:rPr>
        <w:t>(7), 600–606. https://doi.org/10.22214/ijraset.2023.54417</w:t>
      </w:r>
    </w:p>
    <w:p w14:paraId="2639833D"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t xml:space="preserve">Wamuyu, P. K. (2018). Leveraging Web 2.0 technologies to foster collective civic environmental initiatives among low-income urban communities. </w:t>
      </w:r>
      <w:r w:rsidRPr="00C5029B">
        <w:rPr>
          <w:rFonts w:ascii="Times New Roman" w:hAnsi="Times New Roman" w:cs="Times New Roman"/>
          <w:i/>
          <w:iCs/>
          <w:sz w:val="24"/>
          <w:szCs w:val="24"/>
        </w:rPr>
        <w:t>Computers in Human Behavior</w:t>
      </w:r>
      <w:r w:rsidRPr="00C5029B">
        <w:rPr>
          <w:rFonts w:ascii="Times New Roman" w:hAnsi="Times New Roman" w:cs="Times New Roman"/>
          <w:sz w:val="24"/>
          <w:szCs w:val="24"/>
        </w:rPr>
        <w:t xml:space="preserve">, </w:t>
      </w:r>
      <w:r w:rsidRPr="00C5029B">
        <w:rPr>
          <w:rFonts w:ascii="Times New Roman" w:hAnsi="Times New Roman" w:cs="Times New Roman"/>
          <w:i/>
          <w:iCs/>
          <w:sz w:val="24"/>
          <w:szCs w:val="24"/>
        </w:rPr>
        <w:t>85</w:t>
      </w:r>
      <w:r w:rsidRPr="00C5029B">
        <w:rPr>
          <w:rFonts w:ascii="Times New Roman" w:hAnsi="Times New Roman" w:cs="Times New Roman"/>
          <w:sz w:val="24"/>
          <w:szCs w:val="24"/>
        </w:rPr>
        <w:t>, 1–14. https://doi.org/10.1016/j.chb.2018.03.029</w:t>
      </w:r>
    </w:p>
    <w:p w14:paraId="076C8904"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t xml:space="preserve">Yang, E. J., Fulton, J., Swarnaraja, S., &amp; Carson, C. (2023). Machine learning to support citizen science in urban environmental management. </w:t>
      </w:r>
      <w:r w:rsidRPr="00C5029B">
        <w:rPr>
          <w:rFonts w:ascii="Times New Roman" w:hAnsi="Times New Roman" w:cs="Times New Roman"/>
          <w:i/>
          <w:iCs/>
          <w:sz w:val="24"/>
          <w:szCs w:val="24"/>
        </w:rPr>
        <w:t>Heliyon</w:t>
      </w:r>
      <w:r w:rsidRPr="00C5029B">
        <w:rPr>
          <w:rFonts w:ascii="Times New Roman" w:hAnsi="Times New Roman" w:cs="Times New Roman"/>
          <w:sz w:val="24"/>
          <w:szCs w:val="24"/>
        </w:rPr>
        <w:t xml:space="preserve">, </w:t>
      </w:r>
      <w:r w:rsidRPr="00C5029B">
        <w:rPr>
          <w:rFonts w:ascii="Times New Roman" w:hAnsi="Times New Roman" w:cs="Times New Roman"/>
          <w:i/>
          <w:iCs/>
          <w:sz w:val="24"/>
          <w:szCs w:val="24"/>
        </w:rPr>
        <w:t>9</w:t>
      </w:r>
      <w:r w:rsidRPr="00C5029B">
        <w:rPr>
          <w:rFonts w:ascii="Times New Roman" w:hAnsi="Times New Roman" w:cs="Times New Roman"/>
          <w:sz w:val="24"/>
          <w:szCs w:val="24"/>
        </w:rPr>
        <w:t>(12), e22688. https://doi.org/10.1016/j.heliyon.2023.e22688</w:t>
      </w:r>
    </w:p>
    <w:p w14:paraId="69D1075D" w14:textId="77777777" w:rsidR="008D6857" w:rsidRPr="00C5029B" w:rsidRDefault="008D6857" w:rsidP="00C46637">
      <w:pPr>
        <w:pStyle w:val="Bibliography"/>
        <w:numPr>
          <w:ilvl w:val="0"/>
          <w:numId w:val="15"/>
        </w:numPr>
        <w:rPr>
          <w:rFonts w:ascii="Times New Roman" w:hAnsi="Times New Roman" w:cs="Times New Roman"/>
          <w:sz w:val="24"/>
          <w:szCs w:val="24"/>
        </w:rPr>
      </w:pPr>
      <w:r w:rsidRPr="00C5029B">
        <w:rPr>
          <w:rFonts w:ascii="Times New Roman" w:hAnsi="Times New Roman" w:cs="Times New Roman"/>
          <w:sz w:val="24"/>
          <w:szCs w:val="24"/>
        </w:rPr>
        <w:t xml:space="preserve">Zhang, X., &amp; Xu, T. (2024). A Mobile Application to Assist in Reporting and Cleaning Spots of Ocean Litters using Machine Learning. </w:t>
      </w:r>
      <w:r w:rsidRPr="00C5029B">
        <w:rPr>
          <w:rFonts w:ascii="Times New Roman" w:hAnsi="Times New Roman" w:cs="Times New Roman"/>
          <w:i/>
          <w:iCs/>
          <w:sz w:val="24"/>
          <w:szCs w:val="24"/>
        </w:rPr>
        <w:t>Networks, Blockchain and Internet of Things</w:t>
      </w:r>
      <w:r w:rsidRPr="00C5029B">
        <w:rPr>
          <w:rFonts w:ascii="Times New Roman" w:hAnsi="Times New Roman" w:cs="Times New Roman"/>
          <w:sz w:val="24"/>
          <w:szCs w:val="24"/>
        </w:rPr>
        <w:t>, 91–100. https://doi.org/10.5121/csit.2024.140508</w:t>
      </w:r>
    </w:p>
    <w:p w14:paraId="13145B5F" w14:textId="77777777" w:rsidR="008D6857" w:rsidRPr="00C5029B" w:rsidRDefault="008D6857" w:rsidP="00C46637">
      <w:pPr>
        <w:spacing w:line="480" w:lineRule="auto"/>
        <w:rPr>
          <w:rFonts w:ascii="Times New Roman" w:hAnsi="Times New Roman" w:cs="Times New Roman"/>
          <w:sz w:val="24"/>
          <w:szCs w:val="24"/>
        </w:rPr>
      </w:pPr>
      <w:r w:rsidRPr="00C5029B">
        <w:rPr>
          <w:rFonts w:ascii="Times New Roman" w:hAnsi="Times New Roman" w:cs="Times New Roman"/>
          <w:sz w:val="24"/>
          <w:szCs w:val="24"/>
        </w:rPr>
        <w:fldChar w:fldCharType="end"/>
      </w:r>
    </w:p>
    <w:p w14:paraId="0F020429" w14:textId="77777777" w:rsidR="008D6857" w:rsidRPr="00C5029B" w:rsidRDefault="008D6857" w:rsidP="00C46637">
      <w:pPr>
        <w:spacing w:before="100" w:beforeAutospacing="1" w:after="100" w:afterAutospacing="1" w:line="480" w:lineRule="auto"/>
        <w:ind w:left="720"/>
        <w:rPr>
          <w:rFonts w:ascii="Times New Roman" w:eastAsia="Times New Roman" w:hAnsi="Times New Roman" w:cs="Times New Roman"/>
          <w:sz w:val="24"/>
          <w:szCs w:val="24"/>
          <w:lang w:eastAsia="en-GB"/>
        </w:rPr>
      </w:pPr>
    </w:p>
    <w:p w14:paraId="5B6658A8" w14:textId="77777777" w:rsidR="008D6857" w:rsidRPr="00C5029B" w:rsidRDefault="008D6857" w:rsidP="00C46637">
      <w:pPr>
        <w:spacing w:before="100" w:beforeAutospacing="1" w:after="100" w:afterAutospacing="1" w:line="480" w:lineRule="auto"/>
        <w:ind w:left="720"/>
        <w:rPr>
          <w:rFonts w:ascii="Times New Roman" w:eastAsia="Times New Roman" w:hAnsi="Times New Roman" w:cs="Times New Roman"/>
          <w:sz w:val="24"/>
          <w:szCs w:val="24"/>
          <w:lang w:eastAsia="en-GB"/>
        </w:rPr>
      </w:pPr>
    </w:p>
    <w:p w14:paraId="006414FA" w14:textId="77777777" w:rsidR="00151815" w:rsidRPr="00C5029B" w:rsidRDefault="00151815" w:rsidP="00C46637">
      <w:pPr>
        <w:spacing w:line="480" w:lineRule="auto"/>
        <w:rPr>
          <w:rFonts w:ascii="Times New Roman" w:hAnsi="Times New Roman" w:cs="Times New Roman"/>
          <w:sz w:val="24"/>
          <w:szCs w:val="24"/>
        </w:rPr>
      </w:pPr>
    </w:p>
    <w:sectPr w:rsidR="00151815" w:rsidRPr="00C5029B" w:rsidSect="00A361A0">
      <w:footerReference w:type="default" r:id="rId9"/>
      <w:pgSz w:w="11906" w:h="16838"/>
      <w:pgMar w:top="1134" w:right="1134" w:bottom="1134" w:left="226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EF88DF" w14:textId="77777777" w:rsidR="00EE154A" w:rsidRDefault="00EE154A" w:rsidP="00523458">
      <w:pPr>
        <w:spacing w:after="0" w:line="240" w:lineRule="auto"/>
      </w:pPr>
      <w:r>
        <w:separator/>
      </w:r>
    </w:p>
  </w:endnote>
  <w:endnote w:type="continuationSeparator" w:id="0">
    <w:p w14:paraId="0008B9C3" w14:textId="77777777" w:rsidR="00EE154A" w:rsidRDefault="00EE154A" w:rsidP="005234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8794314"/>
      <w:docPartObj>
        <w:docPartGallery w:val="Page Numbers (Bottom of Page)"/>
        <w:docPartUnique/>
      </w:docPartObj>
    </w:sdtPr>
    <w:sdtEndPr>
      <w:rPr>
        <w:noProof/>
      </w:rPr>
    </w:sdtEndPr>
    <w:sdtContent>
      <w:p w14:paraId="053F68D9" w14:textId="77777777" w:rsidR="00523458" w:rsidRDefault="00523458">
        <w:pPr>
          <w:pStyle w:val="Footer"/>
          <w:jc w:val="right"/>
        </w:pPr>
        <w:r>
          <w:fldChar w:fldCharType="begin"/>
        </w:r>
        <w:r>
          <w:instrText xml:space="preserve"> PAGE   \* MERGEFORMAT </w:instrText>
        </w:r>
        <w:r>
          <w:fldChar w:fldCharType="separate"/>
        </w:r>
        <w:r w:rsidR="00D256AF">
          <w:rPr>
            <w:noProof/>
          </w:rPr>
          <w:t>1</w:t>
        </w:r>
        <w:r>
          <w:rPr>
            <w:noProof/>
          </w:rPr>
          <w:fldChar w:fldCharType="end"/>
        </w:r>
      </w:p>
    </w:sdtContent>
  </w:sdt>
  <w:p w14:paraId="6CA60AF2" w14:textId="77777777" w:rsidR="00523458" w:rsidRDefault="005234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75E753" w14:textId="77777777" w:rsidR="00EE154A" w:rsidRDefault="00EE154A" w:rsidP="00523458">
      <w:pPr>
        <w:spacing w:after="0" w:line="240" w:lineRule="auto"/>
      </w:pPr>
      <w:r>
        <w:separator/>
      </w:r>
    </w:p>
  </w:footnote>
  <w:footnote w:type="continuationSeparator" w:id="0">
    <w:p w14:paraId="583B6494" w14:textId="77777777" w:rsidR="00EE154A" w:rsidRDefault="00EE154A" w:rsidP="005234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E156D5"/>
    <w:multiLevelType w:val="multilevel"/>
    <w:tmpl w:val="BF441F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860A17"/>
    <w:multiLevelType w:val="multilevel"/>
    <w:tmpl w:val="9300F0D8"/>
    <w:lvl w:ilvl="0">
      <w:start w:val="4"/>
      <w:numFmt w:val="decimal"/>
      <w:lvlText w:val="%1"/>
      <w:lvlJc w:val="left"/>
      <w:pPr>
        <w:ind w:left="420" w:hanging="420"/>
      </w:pPr>
      <w:rPr>
        <w:rFonts w:hint="default"/>
      </w:rPr>
    </w:lvl>
    <w:lvl w:ilvl="1">
      <w:start w:val="2"/>
      <w:numFmt w:val="decimal"/>
      <w:lvlText w:val="%1.%2"/>
      <w:lvlJc w:val="left"/>
      <w:pPr>
        <w:ind w:left="3120" w:hanging="720"/>
      </w:pPr>
      <w:rPr>
        <w:rFonts w:hint="default"/>
      </w:rPr>
    </w:lvl>
    <w:lvl w:ilvl="2">
      <w:start w:val="1"/>
      <w:numFmt w:val="decimal"/>
      <w:lvlText w:val="%1.%2.%3"/>
      <w:lvlJc w:val="left"/>
      <w:pPr>
        <w:ind w:left="5520" w:hanging="720"/>
      </w:pPr>
      <w:rPr>
        <w:rFonts w:hint="default"/>
      </w:rPr>
    </w:lvl>
    <w:lvl w:ilvl="3">
      <w:start w:val="1"/>
      <w:numFmt w:val="decimal"/>
      <w:lvlText w:val="%1.%2.%3.%4"/>
      <w:lvlJc w:val="left"/>
      <w:pPr>
        <w:ind w:left="8280" w:hanging="1080"/>
      </w:pPr>
      <w:rPr>
        <w:rFonts w:hint="default"/>
      </w:rPr>
    </w:lvl>
    <w:lvl w:ilvl="4">
      <w:start w:val="1"/>
      <w:numFmt w:val="decimal"/>
      <w:lvlText w:val="%1.%2.%3.%4.%5"/>
      <w:lvlJc w:val="left"/>
      <w:pPr>
        <w:ind w:left="11040" w:hanging="1440"/>
      </w:pPr>
      <w:rPr>
        <w:rFonts w:hint="default"/>
      </w:rPr>
    </w:lvl>
    <w:lvl w:ilvl="5">
      <w:start w:val="1"/>
      <w:numFmt w:val="decimal"/>
      <w:lvlText w:val="%1.%2.%3.%4.%5.%6"/>
      <w:lvlJc w:val="left"/>
      <w:pPr>
        <w:ind w:left="13440" w:hanging="1440"/>
      </w:pPr>
      <w:rPr>
        <w:rFonts w:hint="default"/>
      </w:rPr>
    </w:lvl>
    <w:lvl w:ilvl="6">
      <w:start w:val="1"/>
      <w:numFmt w:val="decimal"/>
      <w:lvlText w:val="%1.%2.%3.%4.%5.%6.%7"/>
      <w:lvlJc w:val="left"/>
      <w:pPr>
        <w:ind w:left="16200" w:hanging="1800"/>
      </w:pPr>
      <w:rPr>
        <w:rFonts w:hint="default"/>
      </w:rPr>
    </w:lvl>
    <w:lvl w:ilvl="7">
      <w:start w:val="1"/>
      <w:numFmt w:val="decimal"/>
      <w:lvlText w:val="%1.%2.%3.%4.%5.%6.%7.%8"/>
      <w:lvlJc w:val="left"/>
      <w:pPr>
        <w:ind w:left="18960" w:hanging="2160"/>
      </w:pPr>
      <w:rPr>
        <w:rFonts w:hint="default"/>
      </w:rPr>
    </w:lvl>
    <w:lvl w:ilvl="8">
      <w:start w:val="1"/>
      <w:numFmt w:val="decimal"/>
      <w:lvlText w:val="%1.%2.%3.%4.%5.%6.%7.%8.%9"/>
      <w:lvlJc w:val="left"/>
      <w:pPr>
        <w:ind w:left="21360" w:hanging="2160"/>
      </w:pPr>
      <w:rPr>
        <w:rFonts w:hint="default"/>
      </w:rPr>
    </w:lvl>
  </w:abstractNum>
  <w:abstractNum w:abstractNumId="2" w15:restartNumberingAfterBreak="0">
    <w:nsid w:val="1718216B"/>
    <w:multiLevelType w:val="multilevel"/>
    <w:tmpl w:val="5DE0E35E"/>
    <w:lvl w:ilvl="0">
      <w:start w:val="4"/>
      <w:numFmt w:val="decimal"/>
      <w:lvlText w:val="%1"/>
      <w:lvlJc w:val="left"/>
      <w:pPr>
        <w:ind w:left="360" w:hanging="360"/>
      </w:pPr>
      <w:rPr>
        <w:rFonts w:hint="default"/>
      </w:rPr>
    </w:lvl>
    <w:lvl w:ilvl="1">
      <w:start w:val="7"/>
      <w:numFmt w:val="decimal"/>
      <w:lvlText w:val="%1.%2"/>
      <w:lvlJc w:val="left"/>
      <w:pPr>
        <w:ind w:left="1050" w:hanging="360"/>
      </w:pPr>
      <w:rPr>
        <w:rFonts w:hint="default"/>
      </w:rPr>
    </w:lvl>
    <w:lvl w:ilvl="2">
      <w:start w:val="1"/>
      <w:numFmt w:val="decimal"/>
      <w:lvlText w:val="%1.%2.%3"/>
      <w:lvlJc w:val="left"/>
      <w:pPr>
        <w:ind w:left="2100" w:hanging="720"/>
      </w:pPr>
      <w:rPr>
        <w:rFonts w:hint="default"/>
      </w:rPr>
    </w:lvl>
    <w:lvl w:ilvl="3">
      <w:start w:val="1"/>
      <w:numFmt w:val="decimal"/>
      <w:lvlText w:val="%1.%2.%3.%4"/>
      <w:lvlJc w:val="left"/>
      <w:pPr>
        <w:ind w:left="2790" w:hanging="720"/>
      </w:pPr>
      <w:rPr>
        <w:rFonts w:hint="default"/>
      </w:rPr>
    </w:lvl>
    <w:lvl w:ilvl="4">
      <w:start w:val="1"/>
      <w:numFmt w:val="decimal"/>
      <w:lvlText w:val="%1.%2.%3.%4.%5"/>
      <w:lvlJc w:val="left"/>
      <w:pPr>
        <w:ind w:left="3840" w:hanging="1080"/>
      </w:pPr>
      <w:rPr>
        <w:rFonts w:hint="default"/>
      </w:rPr>
    </w:lvl>
    <w:lvl w:ilvl="5">
      <w:start w:val="1"/>
      <w:numFmt w:val="decimal"/>
      <w:lvlText w:val="%1.%2.%3.%4.%5.%6"/>
      <w:lvlJc w:val="left"/>
      <w:pPr>
        <w:ind w:left="4530" w:hanging="1080"/>
      </w:pPr>
      <w:rPr>
        <w:rFonts w:hint="default"/>
      </w:rPr>
    </w:lvl>
    <w:lvl w:ilvl="6">
      <w:start w:val="1"/>
      <w:numFmt w:val="decimal"/>
      <w:lvlText w:val="%1.%2.%3.%4.%5.%6.%7"/>
      <w:lvlJc w:val="left"/>
      <w:pPr>
        <w:ind w:left="5580" w:hanging="1440"/>
      </w:pPr>
      <w:rPr>
        <w:rFonts w:hint="default"/>
      </w:rPr>
    </w:lvl>
    <w:lvl w:ilvl="7">
      <w:start w:val="1"/>
      <w:numFmt w:val="decimal"/>
      <w:lvlText w:val="%1.%2.%3.%4.%5.%6.%7.%8"/>
      <w:lvlJc w:val="left"/>
      <w:pPr>
        <w:ind w:left="6270" w:hanging="1440"/>
      </w:pPr>
      <w:rPr>
        <w:rFonts w:hint="default"/>
      </w:rPr>
    </w:lvl>
    <w:lvl w:ilvl="8">
      <w:start w:val="1"/>
      <w:numFmt w:val="decimal"/>
      <w:lvlText w:val="%1.%2.%3.%4.%5.%6.%7.%8.%9"/>
      <w:lvlJc w:val="left"/>
      <w:pPr>
        <w:ind w:left="7320" w:hanging="1800"/>
      </w:pPr>
      <w:rPr>
        <w:rFonts w:hint="default"/>
      </w:rPr>
    </w:lvl>
  </w:abstractNum>
  <w:abstractNum w:abstractNumId="3" w15:restartNumberingAfterBreak="0">
    <w:nsid w:val="23ED6640"/>
    <w:multiLevelType w:val="multilevel"/>
    <w:tmpl w:val="201E837C"/>
    <w:styleLink w:val="CurrentList1"/>
    <w:lvl w:ilvl="0">
      <w:start w:val="4"/>
      <w:numFmt w:val="decimal"/>
      <w:lvlText w:val="%1"/>
      <w:lvlJc w:val="left"/>
      <w:pPr>
        <w:ind w:left="672" w:hanging="672"/>
      </w:pPr>
      <w:rPr>
        <w:rFonts w:hint="default"/>
      </w:rPr>
    </w:lvl>
    <w:lvl w:ilvl="1">
      <w:start w:val="5"/>
      <w:numFmt w:val="decimal"/>
      <w:lvlText w:val="%1.%2"/>
      <w:lvlJc w:val="left"/>
      <w:pPr>
        <w:ind w:left="141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3150" w:hanging="1080"/>
      </w:pPr>
      <w:rPr>
        <w:rFonts w:hint="default"/>
      </w:rPr>
    </w:lvl>
    <w:lvl w:ilvl="4">
      <w:start w:val="1"/>
      <w:numFmt w:val="decimal"/>
      <w:lvlText w:val="%1.%2.%3.%4.%5"/>
      <w:lvlJc w:val="left"/>
      <w:pPr>
        <w:ind w:left="4200" w:hanging="1440"/>
      </w:pPr>
      <w:rPr>
        <w:rFonts w:hint="default"/>
      </w:rPr>
    </w:lvl>
    <w:lvl w:ilvl="5">
      <w:start w:val="1"/>
      <w:numFmt w:val="decimal"/>
      <w:lvlText w:val="%1.%2.%3.%4.%5.%6"/>
      <w:lvlJc w:val="left"/>
      <w:pPr>
        <w:ind w:left="4890" w:hanging="1440"/>
      </w:pPr>
      <w:rPr>
        <w:rFonts w:hint="default"/>
      </w:rPr>
    </w:lvl>
    <w:lvl w:ilvl="6">
      <w:start w:val="1"/>
      <w:numFmt w:val="decimal"/>
      <w:lvlText w:val="%1.%2.%3.%4.%5.%6.%7"/>
      <w:lvlJc w:val="left"/>
      <w:pPr>
        <w:ind w:left="5940" w:hanging="1800"/>
      </w:pPr>
      <w:rPr>
        <w:rFonts w:hint="default"/>
      </w:rPr>
    </w:lvl>
    <w:lvl w:ilvl="7">
      <w:start w:val="1"/>
      <w:numFmt w:val="decimal"/>
      <w:lvlText w:val="%1.%2.%3.%4.%5.%6.%7.%8"/>
      <w:lvlJc w:val="left"/>
      <w:pPr>
        <w:ind w:left="6990" w:hanging="2160"/>
      </w:pPr>
      <w:rPr>
        <w:rFonts w:hint="default"/>
      </w:rPr>
    </w:lvl>
    <w:lvl w:ilvl="8">
      <w:start w:val="1"/>
      <w:numFmt w:val="decimal"/>
      <w:lvlText w:val="%1.%2.%3.%4.%5.%6.%7.%8.%9"/>
      <w:lvlJc w:val="left"/>
      <w:pPr>
        <w:ind w:left="7680" w:hanging="2160"/>
      </w:pPr>
      <w:rPr>
        <w:rFonts w:hint="default"/>
      </w:rPr>
    </w:lvl>
  </w:abstractNum>
  <w:abstractNum w:abstractNumId="4" w15:restartNumberingAfterBreak="0">
    <w:nsid w:val="289635CA"/>
    <w:multiLevelType w:val="multilevel"/>
    <w:tmpl w:val="A2E496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C2D084C"/>
    <w:multiLevelType w:val="hybridMultilevel"/>
    <w:tmpl w:val="D43A70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2DA4344A"/>
    <w:multiLevelType w:val="multilevel"/>
    <w:tmpl w:val="689490F2"/>
    <w:lvl w:ilvl="0">
      <w:start w:val="4"/>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7" w15:restartNumberingAfterBreak="0">
    <w:nsid w:val="36203832"/>
    <w:multiLevelType w:val="multilevel"/>
    <w:tmpl w:val="09568B40"/>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36E05E61"/>
    <w:multiLevelType w:val="hybridMultilevel"/>
    <w:tmpl w:val="D3BEB0D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3F6E1F21"/>
    <w:multiLevelType w:val="multilevel"/>
    <w:tmpl w:val="F31889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6C4228F"/>
    <w:multiLevelType w:val="hybridMultilevel"/>
    <w:tmpl w:val="F0B4A812"/>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B8640E"/>
    <w:multiLevelType w:val="hybridMultilevel"/>
    <w:tmpl w:val="5ED23C5C"/>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307901"/>
    <w:multiLevelType w:val="multilevel"/>
    <w:tmpl w:val="DA36F0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E0E225F"/>
    <w:multiLevelType w:val="multilevel"/>
    <w:tmpl w:val="C3924D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FA3746B"/>
    <w:multiLevelType w:val="multilevel"/>
    <w:tmpl w:val="DA5EE990"/>
    <w:lvl w:ilvl="0">
      <w:start w:val="1"/>
      <w:numFmt w:val="decimal"/>
      <w:lvlText w:val="%1."/>
      <w:lvlJc w:val="left"/>
      <w:pPr>
        <w:tabs>
          <w:tab w:val="num" w:pos="643"/>
        </w:tabs>
        <w:ind w:left="643"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87E2299"/>
    <w:multiLevelType w:val="multilevel"/>
    <w:tmpl w:val="201E837C"/>
    <w:lvl w:ilvl="0">
      <w:start w:val="4"/>
      <w:numFmt w:val="decimal"/>
      <w:lvlText w:val="%1"/>
      <w:lvlJc w:val="left"/>
      <w:pPr>
        <w:ind w:left="672" w:hanging="672"/>
      </w:pPr>
      <w:rPr>
        <w:rFonts w:hint="default"/>
      </w:rPr>
    </w:lvl>
    <w:lvl w:ilvl="1">
      <w:start w:val="5"/>
      <w:numFmt w:val="decimal"/>
      <w:lvlText w:val="%1.%2"/>
      <w:lvlJc w:val="left"/>
      <w:pPr>
        <w:ind w:left="141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3150" w:hanging="1080"/>
      </w:pPr>
      <w:rPr>
        <w:rFonts w:hint="default"/>
      </w:rPr>
    </w:lvl>
    <w:lvl w:ilvl="4">
      <w:start w:val="1"/>
      <w:numFmt w:val="decimal"/>
      <w:lvlText w:val="%1.%2.%3.%4.%5"/>
      <w:lvlJc w:val="left"/>
      <w:pPr>
        <w:ind w:left="4200" w:hanging="1440"/>
      </w:pPr>
      <w:rPr>
        <w:rFonts w:hint="default"/>
      </w:rPr>
    </w:lvl>
    <w:lvl w:ilvl="5">
      <w:start w:val="1"/>
      <w:numFmt w:val="decimal"/>
      <w:lvlText w:val="%1.%2.%3.%4.%5.%6"/>
      <w:lvlJc w:val="left"/>
      <w:pPr>
        <w:ind w:left="4890" w:hanging="1440"/>
      </w:pPr>
      <w:rPr>
        <w:rFonts w:hint="default"/>
      </w:rPr>
    </w:lvl>
    <w:lvl w:ilvl="6">
      <w:start w:val="1"/>
      <w:numFmt w:val="decimal"/>
      <w:lvlText w:val="%1.%2.%3.%4.%5.%6.%7"/>
      <w:lvlJc w:val="left"/>
      <w:pPr>
        <w:ind w:left="5940" w:hanging="1800"/>
      </w:pPr>
      <w:rPr>
        <w:rFonts w:hint="default"/>
      </w:rPr>
    </w:lvl>
    <w:lvl w:ilvl="7">
      <w:start w:val="1"/>
      <w:numFmt w:val="decimal"/>
      <w:lvlText w:val="%1.%2.%3.%4.%5.%6.%7.%8"/>
      <w:lvlJc w:val="left"/>
      <w:pPr>
        <w:ind w:left="6990" w:hanging="2160"/>
      </w:pPr>
      <w:rPr>
        <w:rFonts w:hint="default"/>
      </w:rPr>
    </w:lvl>
    <w:lvl w:ilvl="8">
      <w:start w:val="1"/>
      <w:numFmt w:val="decimal"/>
      <w:lvlText w:val="%1.%2.%3.%4.%5.%6.%7.%8.%9"/>
      <w:lvlJc w:val="left"/>
      <w:pPr>
        <w:ind w:left="7680" w:hanging="2160"/>
      </w:pPr>
      <w:rPr>
        <w:rFonts w:hint="default"/>
      </w:rPr>
    </w:lvl>
  </w:abstractNum>
  <w:abstractNum w:abstractNumId="16" w15:restartNumberingAfterBreak="0">
    <w:nsid w:val="5A276344"/>
    <w:multiLevelType w:val="multilevel"/>
    <w:tmpl w:val="C6A412D2"/>
    <w:lvl w:ilvl="0">
      <w:start w:val="4"/>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5BB15332"/>
    <w:multiLevelType w:val="multilevel"/>
    <w:tmpl w:val="E588458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F395880"/>
    <w:multiLevelType w:val="multilevel"/>
    <w:tmpl w:val="FB3E096A"/>
    <w:lvl w:ilvl="0">
      <w:start w:val="4"/>
      <w:numFmt w:val="decimal"/>
      <w:lvlText w:val="%1"/>
      <w:lvlJc w:val="left"/>
      <w:pPr>
        <w:ind w:left="420" w:hanging="42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9" w15:restartNumberingAfterBreak="0">
    <w:nsid w:val="62B63697"/>
    <w:multiLevelType w:val="multilevel"/>
    <w:tmpl w:val="F17472C2"/>
    <w:lvl w:ilvl="0">
      <w:start w:val="4"/>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0" w15:restartNumberingAfterBreak="0">
    <w:nsid w:val="646E24D5"/>
    <w:multiLevelType w:val="multilevel"/>
    <w:tmpl w:val="691840EC"/>
    <w:lvl w:ilvl="0">
      <w:start w:val="4"/>
      <w:numFmt w:val="decimal"/>
      <w:lvlText w:val="%1"/>
      <w:lvlJc w:val="left"/>
      <w:pPr>
        <w:ind w:left="480" w:hanging="480"/>
      </w:pPr>
      <w:rPr>
        <w:rFonts w:hint="default"/>
      </w:rPr>
    </w:lvl>
    <w:lvl w:ilvl="1">
      <w:start w:val="5"/>
      <w:numFmt w:val="decimal"/>
      <w:lvlText w:val="%1.%2"/>
      <w:lvlJc w:val="left"/>
      <w:pPr>
        <w:ind w:left="810" w:hanging="480"/>
      </w:pPr>
      <w:rPr>
        <w:rFonts w:hint="default"/>
      </w:rPr>
    </w:lvl>
    <w:lvl w:ilvl="2">
      <w:start w:val="1"/>
      <w:numFmt w:val="decimal"/>
      <w:lvlText w:val="%1.%2.%3"/>
      <w:lvlJc w:val="left"/>
      <w:pPr>
        <w:ind w:left="1350" w:hanging="720"/>
      </w:pPr>
      <w:rPr>
        <w:rFonts w:hint="default"/>
      </w:rPr>
    </w:lvl>
    <w:lvl w:ilvl="3">
      <w:start w:val="1"/>
      <w:numFmt w:val="decimal"/>
      <w:lvlText w:val="%1.%2.%3.%4"/>
      <w:lvlJc w:val="left"/>
      <w:pPr>
        <w:ind w:left="1710" w:hanging="720"/>
      </w:pPr>
      <w:rPr>
        <w:rFonts w:hint="default"/>
      </w:rPr>
    </w:lvl>
    <w:lvl w:ilvl="4">
      <w:start w:val="1"/>
      <w:numFmt w:val="decimal"/>
      <w:lvlText w:val="%1.%2.%3.%4.%5"/>
      <w:lvlJc w:val="left"/>
      <w:pPr>
        <w:ind w:left="2400" w:hanging="1080"/>
      </w:pPr>
      <w:rPr>
        <w:rFonts w:hint="default"/>
      </w:rPr>
    </w:lvl>
    <w:lvl w:ilvl="5">
      <w:start w:val="1"/>
      <w:numFmt w:val="decimal"/>
      <w:lvlText w:val="%1.%2.%3.%4.%5.%6"/>
      <w:lvlJc w:val="left"/>
      <w:pPr>
        <w:ind w:left="2730" w:hanging="1080"/>
      </w:pPr>
      <w:rPr>
        <w:rFonts w:hint="default"/>
      </w:rPr>
    </w:lvl>
    <w:lvl w:ilvl="6">
      <w:start w:val="1"/>
      <w:numFmt w:val="decimal"/>
      <w:lvlText w:val="%1.%2.%3.%4.%5.%6.%7"/>
      <w:lvlJc w:val="left"/>
      <w:pPr>
        <w:ind w:left="3420" w:hanging="1440"/>
      </w:pPr>
      <w:rPr>
        <w:rFonts w:hint="default"/>
      </w:rPr>
    </w:lvl>
    <w:lvl w:ilvl="7">
      <w:start w:val="1"/>
      <w:numFmt w:val="decimal"/>
      <w:lvlText w:val="%1.%2.%3.%4.%5.%6.%7.%8"/>
      <w:lvlJc w:val="left"/>
      <w:pPr>
        <w:ind w:left="3750" w:hanging="1440"/>
      </w:pPr>
      <w:rPr>
        <w:rFonts w:hint="default"/>
      </w:rPr>
    </w:lvl>
    <w:lvl w:ilvl="8">
      <w:start w:val="1"/>
      <w:numFmt w:val="decimal"/>
      <w:lvlText w:val="%1.%2.%3.%4.%5.%6.%7.%8.%9"/>
      <w:lvlJc w:val="left"/>
      <w:pPr>
        <w:ind w:left="4440" w:hanging="1800"/>
      </w:pPr>
      <w:rPr>
        <w:rFonts w:hint="default"/>
      </w:rPr>
    </w:lvl>
  </w:abstractNum>
  <w:abstractNum w:abstractNumId="21" w15:restartNumberingAfterBreak="0">
    <w:nsid w:val="67197355"/>
    <w:multiLevelType w:val="multilevel"/>
    <w:tmpl w:val="B240E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73242CD"/>
    <w:multiLevelType w:val="hybridMultilevel"/>
    <w:tmpl w:val="E342E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360634"/>
    <w:multiLevelType w:val="multilevel"/>
    <w:tmpl w:val="2FC06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9744F9B"/>
    <w:multiLevelType w:val="multilevel"/>
    <w:tmpl w:val="4B5C7C9E"/>
    <w:lvl w:ilvl="0">
      <w:start w:val="1"/>
      <w:numFmt w:val="decimal"/>
      <w:lvlText w:val="%1."/>
      <w:lvlJc w:val="left"/>
      <w:pPr>
        <w:tabs>
          <w:tab w:val="num" w:pos="502"/>
        </w:tabs>
        <w:ind w:left="502"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CB41181"/>
    <w:multiLevelType w:val="hybridMultilevel"/>
    <w:tmpl w:val="686C9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6A85718"/>
    <w:multiLevelType w:val="multilevel"/>
    <w:tmpl w:val="12C8085E"/>
    <w:lvl w:ilvl="0">
      <w:start w:val="3"/>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7" w15:restartNumberingAfterBreak="0">
    <w:nsid w:val="77292C72"/>
    <w:multiLevelType w:val="multilevel"/>
    <w:tmpl w:val="BE4AD138"/>
    <w:lvl w:ilvl="0">
      <w:start w:val="4"/>
      <w:numFmt w:val="decimal"/>
      <w:lvlText w:val="%1"/>
      <w:lvlJc w:val="left"/>
      <w:pPr>
        <w:ind w:left="420" w:hanging="420"/>
      </w:pPr>
      <w:rPr>
        <w:rFonts w:hint="default"/>
      </w:rPr>
    </w:lvl>
    <w:lvl w:ilvl="1">
      <w:start w:val="2"/>
      <w:numFmt w:val="decimal"/>
      <w:lvlText w:val="%1.%2"/>
      <w:lvlJc w:val="left"/>
      <w:pPr>
        <w:ind w:left="3840" w:hanging="720"/>
      </w:pPr>
      <w:rPr>
        <w:rFonts w:hint="default"/>
      </w:rPr>
    </w:lvl>
    <w:lvl w:ilvl="2">
      <w:start w:val="1"/>
      <w:numFmt w:val="decimal"/>
      <w:lvlText w:val="%1.%2.%3"/>
      <w:lvlJc w:val="left"/>
      <w:pPr>
        <w:ind w:left="6960" w:hanging="720"/>
      </w:pPr>
      <w:rPr>
        <w:rFonts w:hint="default"/>
      </w:rPr>
    </w:lvl>
    <w:lvl w:ilvl="3">
      <w:start w:val="1"/>
      <w:numFmt w:val="decimal"/>
      <w:lvlText w:val="%1.%2.%3.%4"/>
      <w:lvlJc w:val="left"/>
      <w:pPr>
        <w:ind w:left="10440" w:hanging="1080"/>
      </w:pPr>
      <w:rPr>
        <w:rFonts w:hint="default"/>
      </w:rPr>
    </w:lvl>
    <w:lvl w:ilvl="4">
      <w:start w:val="1"/>
      <w:numFmt w:val="decimal"/>
      <w:lvlText w:val="%1.%2.%3.%4.%5"/>
      <w:lvlJc w:val="left"/>
      <w:pPr>
        <w:ind w:left="13920" w:hanging="1440"/>
      </w:pPr>
      <w:rPr>
        <w:rFonts w:hint="default"/>
      </w:rPr>
    </w:lvl>
    <w:lvl w:ilvl="5">
      <w:start w:val="1"/>
      <w:numFmt w:val="decimal"/>
      <w:lvlText w:val="%1.%2.%3.%4.%5.%6"/>
      <w:lvlJc w:val="left"/>
      <w:pPr>
        <w:ind w:left="17040" w:hanging="1440"/>
      </w:pPr>
      <w:rPr>
        <w:rFonts w:hint="default"/>
      </w:rPr>
    </w:lvl>
    <w:lvl w:ilvl="6">
      <w:start w:val="1"/>
      <w:numFmt w:val="decimal"/>
      <w:lvlText w:val="%1.%2.%3.%4.%5.%6.%7"/>
      <w:lvlJc w:val="left"/>
      <w:pPr>
        <w:ind w:left="20520" w:hanging="1800"/>
      </w:pPr>
      <w:rPr>
        <w:rFonts w:hint="default"/>
      </w:rPr>
    </w:lvl>
    <w:lvl w:ilvl="7">
      <w:start w:val="1"/>
      <w:numFmt w:val="decimal"/>
      <w:lvlText w:val="%1.%2.%3.%4.%5.%6.%7.%8"/>
      <w:lvlJc w:val="left"/>
      <w:pPr>
        <w:ind w:left="24000" w:hanging="2160"/>
      </w:pPr>
      <w:rPr>
        <w:rFonts w:hint="default"/>
      </w:rPr>
    </w:lvl>
    <w:lvl w:ilvl="8">
      <w:start w:val="1"/>
      <w:numFmt w:val="decimal"/>
      <w:lvlText w:val="%1.%2.%3.%4.%5.%6.%7.%8.%9"/>
      <w:lvlJc w:val="left"/>
      <w:pPr>
        <w:ind w:left="27120" w:hanging="2160"/>
      </w:pPr>
      <w:rPr>
        <w:rFonts w:hint="default"/>
      </w:rPr>
    </w:lvl>
  </w:abstractNum>
  <w:abstractNum w:abstractNumId="28" w15:restartNumberingAfterBreak="0">
    <w:nsid w:val="77427F9C"/>
    <w:multiLevelType w:val="multilevel"/>
    <w:tmpl w:val="B844BABA"/>
    <w:lvl w:ilvl="0">
      <w:start w:val="4"/>
      <w:numFmt w:val="decimal"/>
      <w:lvlText w:val="%1"/>
      <w:lvlJc w:val="left"/>
      <w:pPr>
        <w:ind w:left="420" w:hanging="420"/>
      </w:pPr>
      <w:rPr>
        <w:rFonts w:hint="default"/>
      </w:rPr>
    </w:lvl>
    <w:lvl w:ilvl="1">
      <w:start w:val="2"/>
      <w:numFmt w:val="decimal"/>
      <w:lvlText w:val="%1.%2"/>
      <w:lvlJc w:val="left"/>
      <w:pPr>
        <w:ind w:left="2244" w:hanging="720"/>
      </w:pPr>
      <w:rPr>
        <w:rFonts w:hint="default"/>
      </w:rPr>
    </w:lvl>
    <w:lvl w:ilvl="2">
      <w:start w:val="1"/>
      <w:numFmt w:val="decimal"/>
      <w:lvlText w:val="%1.%2.%3"/>
      <w:lvlJc w:val="left"/>
      <w:pPr>
        <w:ind w:left="3768" w:hanging="720"/>
      </w:pPr>
      <w:rPr>
        <w:rFonts w:hint="default"/>
      </w:rPr>
    </w:lvl>
    <w:lvl w:ilvl="3">
      <w:start w:val="1"/>
      <w:numFmt w:val="decimal"/>
      <w:lvlText w:val="%1.%2.%3.%4"/>
      <w:lvlJc w:val="left"/>
      <w:pPr>
        <w:ind w:left="5652" w:hanging="1080"/>
      </w:pPr>
      <w:rPr>
        <w:rFonts w:hint="default"/>
      </w:rPr>
    </w:lvl>
    <w:lvl w:ilvl="4">
      <w:start w:val="1"/>
      <w:numFmt w:val="decimal"/>
      <w:lvlText w:val="%1.%2.%3.%4.%5"/>
      <w:lvlJc w:val="left"/>
      <w:pPr>
        <w:ind w:left="7536" w:hanging="1440"/>
      </w:pPr>
      <w:rPr>
        <w:rFonts w:hint="default"/>
      </w:rPr>
    </w:lvl>
    <w:lvl w:ilvl="5">
      <w:start w:val="1"/>
      <w:numFmt w:val="decimal"/>
      <w:lvlText w:val="%1.%2.%3.%4.%5.%6"/>
      <w:lvlJc w:val="left"/>
      <w:pPr>
        <w:ind w:left="9060" w:hanging="1440"/>
      </w:pPr>
      <w:rPr>
        <w:rFonts w:hint="default"/>
      </w:rPr>
    </w:lvl>
    <w:lvl w:ilvl="6">
      <w:start w:val="1"/>
      <w:numFmt w:val="decimal"/>
      <w:lvlText w:val="%1.%2.%3.%4.%5.%6.%7"/>
      <w:lvlJc w:val="left"/>
      <w:pPr>
        <w:ind w:left="10944" w:hanging="1800"/>
      </w:pPr>
      <w:rPr>
        <w:rFonts w:hint="default"/>
      </w:rPr>
    </w:lvl>
    <w:lvl w:ilvl="7">
      <w:start w:val="1"/>
      <w:numFmt w:val="decimal"/>
      <w:lvlText w:val="%1.%2.%3.%4.%5.%6.%7.%8"/>
      <w:lvlJc w:val="left"/>
      <w:pPr>
        <w:ind w:left="12828" w:hanging="2160"/>
      </w:pPr>
      <w:rPr>
        <w:rFonts w:hint="default"/>
      </w:rPr>
    </w:lvl>
    <w:lvl w:ilvl="8">
      <w:start w:val="1"/>
      <w:numFmt w:val="decimal"/>
      <w:lvlText w:val="%1.%2.%3.%4.%5.%6.%7.%8.%9"/>
      <w:lvlJc w:val="left"/>
      <w:pPr>
        <w:ind w:left="14352" w:hanging="2160"/>
      </w:pPr>
      <w:rPr>
        <w:rFonts w:hint="default"/>
      </w:rPr>
    </w:lvl>
  </w:abstractNum>
  <w:abstractNum w:abstractNumId="29" w15:restartNumberingAfterBreak="0">
    <w:nsid w:val="797C4A26"/>
    <w:multiLevelType w:val="multilevel"/>
    <w:tmpl w:val="6854F5E8"/>
    <w:lvl w:ilvl="0">
      <w:start w:val="3"/>
      <w:numFmt w:val="decimal"/>
      <w:lvlText w:val="%1"/>
      <w:lvlJc w:val="left"/>
      <w:pPr>
        <w:ind w:left="360" w:hanging="360"/>
      </w:pPr>
    </w:lvl>
    <w:lvl w:ilvl="1">
      <w:start w:val="1"/>
      <w:numFmt w:val="decimal"/>
      <w:pStyle w:val="Heading1"/>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2160" w:hanging="1080"/>
      </w:pPr>
    </w:lvl>
    <w:lvl w:ilvl="4">
      <w:start w:val="1"/>
      <w:numFmt w:val="decimal"/>
      <w:lvlText w:val="%1.%2.%3.%4.%5"/>
      <w:lvlJc w:val="left"/>
      <w:pPr>
        <w:ind w:left="2520" w:hanging="1080"/>
      </w:pPr>
    </w:lvl>
    <w:lvl w:ilvl="5">
      <w:start w:val="1"/>
      <w:numFmt w:val="decimal"/>
      <w:lvlText w:val="%1.%2.%3.%4.%5.%6"/>
      <w:lvlJc w:val="left"/>
      <w:pPr>
        <w:ind w:left="3240" w:hanging="1440"/>
      </w:pPr>
    </w:lvl>
    <w:lvl w:ilvl="6">
      <w:start w:val="1"/>
      <w:numFmt w:val="decimal"/>
      <w:lvlText w:val="%1.%2.%3.%4.%5.%6.%7"/>
      <w:lvlJc w:val="left"/>
      <w:pPr>
        <w:ind w:left="3600" w:hanging="1440"/>
      </w:pPr>
    </w:lvl>
    <w:lvl w:ilvl="7">
      <w:start w:val="1"/>
      <w:numFmt w:val="decimal"/>
      <w:lvlText w:val="%1.%2.%3.%4.%5.%6.%7.%8"/>
      <w:lvlJc w:val="left"/>
      <w:pPr>
        <w:ind w:left="4320" w:hanging="1800"/>
      </w:pPr>
    </w:lvl>
    <w:lvl w:ilvl="8">
      <w:start w:val="1"/>
      <w:numFmt w:val="decimal"/>
      <w:lvlText w:val="%1.%2.%3.%4.%5.%6.%7.%8.%9"/>
      <w:lvlJc w:val="left"/>
      <w:pPr>
        <w:ind w:left="5040" w:hanging="2160"/>
      </w:pPr>
    </w:lvl>
  </w:abstractNum>
  <w:abstractNum w:abstractNumId="30" w15:restartNumberingAfterBreak="0">
    <w:nsid w:val="798779BE"/>
    <w:multiLevelType w:val="hybridMultilevel"/>
    <w:tmpl w:val="940AC4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7F9551C9"/>
    <w:multiLevelType w:val="multilevel"/>
    <w:tmpl w:val="88DC02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34768738">
    <w:abstractNumId w:val="21"/>
  </w:num>
  <w:num w:numId="2" w16cid:durableId="43796268">
    <w:abstractNumId w:val="24"/>
  </w:num>
  <w:num w:numId="3" w16cid:durableId="1349868634">
    <w:abstractNumId w:val="13"/>
  </w:num>
  <w:num w:numId="4" w16cid:durableId="119343015">
    <w:abstractNumId w:val="31"/>
  </w:num>
  <w:num w:numId="5" w16cid:durableId="764231029">
    <w:abstractNumId w:val="14"/>
  </w:num>
  <w:num w:numId="6" w16cid:durableId="44108733">
    <w:abstractNumId w:val="25"/>
  </w:num>
  <w:num w:numId="7" w16cid:durableId="1782873730">
    <w:abstractNumId w:val="12"/>
  </w:num>
  <w:num w:numId="8" w16cid:durableId="1198665060">
    <w:abstractNumId w:val="23"/>
  </w:num>
  <w:num w:numId="9" w16cid:durableId="818158233">
    <w:abstractNumId w:val="4"/>
  </w:num>
  <w:num w:numId="10" w16cid:durableId="1528519745">
    <w:abstractNumId w:val="0"/>
  </w:num>
  <w:num w:numId="11" w16cid:durableId="1339842470">
    <w:abstractNumId w:val="9"/>
  </w:num>
  <w:num w:numId="12" w16cid:durableId="264657745">
    <w:abstractNumId w:val="17"/>
  </w:num>
  <w:num w:numId="13" w16cid:durableId="1197961391">
    <w:abstractNumId w:val="8"/>
  </w:num>
  <w:num w:numId="14" w16cid:durableId="1742362676">
    <w:abstractNumId w:val="11"/>
  </w:num>
  <w:num w:numId="15" w16cid:durableId="385838899">
    <w:abstractNumId w:val="10"/>
  </w:num>
  <w:num w:numId="16" w16cid:durableId="1739547235">
    <w:abstractNumId w:val="2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46860869">
    <w:abstractNumId w:val="30"/>
  </w:num>
  <w:num w:numId="18" w16cid:durableId="1732345353">
    <w:abstractNumId w:val="5"/>
  </w:num>
  <w:num w:numId="19" w16cid:durableId="991719006">
    <w:abstractNumId w:val="22"/>
  </w:num>
  <w:num w:numId="20" w16cid:durableId="959725383">
    <w:abstractNumId w:val="26"/>
  </w:num>
  <w:num w:numId="21" w16cid:durableId="1928147737">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830057800">
    <w:abstractNumId w:val="19"/>
  </w:num>
  <w:num w:numId="23" w16cid:durableId="1136605243">
    <w:abstractNumId w:val="7"/>
  </w:num>
  <w:num w:numId="24" w16cid:durableId="1259555342">
    <w:abstractNumId w:val="18"/>
  </w:num>
  <w:num w:numId="25" w16cid:durableId="675502057">
    <w:abstractNumId w:val="16"/>
  </w:num>
  <w:num w:numId="26" w16cid:durableId="433063475">
    <w:abstractNumId w:val="20"/>
  </w:num>
  <w:num w:numId="27" w16cid:durableId="456920242">
    <w:abstractNumId w:val="2"/>
  </w:num>
  <w:num w:numId="28" w16cid:durableId="1365523816">
    <w:abstractNumId w:val="15"/>
  </w:num>
  <w:num w:numId="29" w16cid:durableId="1854490623">
    <w:abstractNumId w:val="3"/>
  </w:num>
  <w:num w:numId="30" w16cid:durableId="33308025">
    <w:abstractNumId w:val="28"/>
  </w:num>
  <w:num w:numId="31" w16cid:durableId="116225098">
    <w:abstractNumId w:val="1"/>
  </w:num>
  <w:num w:numId="32" w16cid:durableId="8908694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591C"/>
    <w:rsid w:val="00013EAE"/>
    <w:rsid w:val="00077FF8"/>
    <w:rsid w:val="000F45A2"/>
    <w:rsid w:val="0010207C"/>
    <w:rsid w:val="00151815"/>
    <w:rsid w:val="00160463"/>
    <w:rsid w:val="001A4A84"/>
    <w:rsid w:val="002271D0"/>
    <w:rsid w:val="00261E2E"/>
    <w:rsid w:val="00296E1C"/>
    <w:rsid w:val="002B0E3A"/>
    <w:rsid w:val="002E1699"/>
    <w:rsid w:val="00303C45"/>
    <w:rsid w:val="00304988"/>
    <w:rsid w:val="00310B21"/>
    <w:rsid w:val="00333695"/>
    <w:rsid w:val="003633E6"/>
    <w:rsid w:val="003800B1"/>
    <w:rsid w:val="003910D3"/>
    <w:rsid w:val="003A261C"/>
    <w:rsid w:val="003C57EF"/>
    <w:rsid w:val="003F2176"/>
    <w:rsid w:val="00444F12"/>
    <w:rsid w:val="0046118E"/>
    <w:rsid w:val="00474AF3"/>
    <w:rsid w:val="004A426C"/>
    <w:rsid w:val="004C17E7"/>
    <w:rsid w:val="004E7BFC"/>
    <w:rsid w:val="00523458"/>
    <w:rsid w:val="005A464D"/>
    <w:rsid w:val="00616CF2"/>
    <w:rsid w:val="00676533"/>
    <w:rsid w:val="006E2FC0"/>
    <w:rsid w:val="006F158D"/>
    <w:rsid w:val="0071079C"/>
    <w:rsid w:val="0074347A"/>
    <w:rsid w:val="0075574E"/>
    <w:rsid w:val="00797E48"/>
    <w:rsid w:val="007B3567"/>
    <w:rsid w:val="008846E5"/>
    <w:rsid w:val="008A0169"/>
    <w:rsid w:val="008A606B"/>
    <w:rsid w:val="008A7BB9"/>
    <w:rsid w:val="008D6857"/>
    <w:rsid w:val="008D7C7F"/>
    <w:rsid w:val="00902C7D"/>
    <w:rsid w:val="00946C62"/>
    <w:rsid w:val="00962288"/>
    <w:rsid w:val="009A07C0"/>
    <w:rsid w:val="00A135C9"/>
    <w:rsid w:val="00A361A0"/>
    <w:rsid w:val="00A832A9"/>
    <w:rsid w:val="00A84B12"/>
    <w:rsid w:val="00A9570C"/>
    <w:rsid w:val="00AA02FD"/>
    <w:rsid w:val="00AB44EC"/>
    <w:rsid w:val="00AD591C"/>
    <w:rsid w:val="00B139A7"/>
    <w:rsid w:val="00B5122F"/>
    <w:rsid w:val="00B65AB1"/>
    <w:rsid w:val="00B705F5"/>
    <w:rsid w:val="00BD0BED"/>
    <w:rsid w:val="00BF7295"/>
    <w:rsid w:val="00C011AB"/>
    <w:rsid w:val="00C05D30"/>
    <w:rsid w:val="00C215A8"/>
    <w:rsid w:val="00C46637"/>
    <w:rsid w:val="00C5029B"/>
    <w:rsid w:val="00C62F55"/>
    <w:rsid w:val="00C6458E"/>
    <w:rsid w:val="00C90219"/>
    <w:rsid w:val="00D05A3C"/>
    <w:rsid w:val="00D15754"/>
    <w:rsid w:val="00D254D1"/>
    <w:rsid w:val="00D256AF"/>
    <w:rsid w:val="00D6571A"/>
    <w:rsid w:val="00DA6E83"/>
    <w:rsid w:val="00DE72D9"/>
    <w:rsid w:val="00E3005E"/>
    <w:rsid w:val="00E74C22"/>
    <w:rsid w:val="00E847C6"/>
    <w:rsid w:val="00ED0095"/>
    <w:rsid w:val="00ED4959"/>
    <w:rsid w:val="00EE154A"/>
    <w:rsid w:val="00F24CE9"/>
    <w:rsid w:val="00F65105"/>
    <w:rsid w:val="00F701E4"/>
    <w:rsid w:val="00F74FD0"/>
    <w:rsid w:val="00FA7714"/>
    <w:rsid w:val="00FD6D1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1CE97"/>
  <w15:chartTrackingRefBased/>
  <w15:docId w15:val="{B78B28BF-2A0C-4DD1-A1ED-762FED937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7FF8"/>
    <w:pPr>
      <w:numPr>
        <w:ilvl w:val="1"/>
        <w:numId w:val="16"/>
      </w:numPr>
      <w:spacing w:line="480" w:lineRule="auto"/>
      <w:outlineLvl w:val="0"/>
    </w:pPr>
    <w:rPr>
      <w:rFonts w:ascii="Times New Roman" w:hAnsi="Times New Roman" w:cs="Times New Roman"/>
      <w:b/>
      <w:sz w:val="32"/>
      <w:szCs w:val="32"/>
      <w:lang w:val="en-US"/>
    </w:rPr>
  </w:style>
  <w:style w:type="paragraph" w:styleId="Heading2">
    <w:name w:val="heading 2"/>
    <w:basedOn w:val="Normal"/>
    <w:next w:val="Normal"/>
    <w:link w:val="Heading2Char"/>
    <w:uiPriority w:val="9"/>
    <w:semiHidden/>
    <w:unhideWhenUsed/>
    <w:qFormat/>
    <w:rsid w:val="001A4A8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D591C"/>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AD591C"/>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D591C"/>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AD591C"/>
    <w:rPr>
      <w:rFonts w:ascii="Times New Roman" w:eastAsia="Times New Roman" w:hAnsi="Times New Roman" w:cs="Times New Roman"/>
      <w:b/>
      <w:bCs/>
      <w:sz w:val="24"/>
      <w:szCs w:val="24"/>
      <w:lang w:eastAsia="en-GB"/>
    </w:rPr>
  </w:style>
  <w:style w:type="paragraph" w:styleId="NormalWeb">
    <w:name w:val="Normal (Web)"/>
    <w:basedOn w:val="Normal"/>
    <w:uiPriority w:val="99"/>
    <w:unhideWhenUsed/>
    <w:rsid w:val="00AD591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AD591C"/>
    <w:rPr>
      <w:b/>
      <w:bCs/>
    </w:rPr>
  </w:style>
  <w:style w:type="character" w:styleId="Emphasis">
    <w:name w:val="Emphasis"/>
    <w:basedOn w:val="DefaultParagraphFont"/>
    <w:uiPriority w:val="20"/>
    <w:qFormat/>
    <w:rsid w:val="00AD591C"/>
    <w:rPr>
      <w:i/>
      <w:iCs/>
    </w:rPr>
  </w:style>
  <w:style w:type="character" w:styleId="Hyperlink">
    <w:name w:val="Hyperlink"/>
    <w:basedOn w:val="DefaultParagraphFont"/>
    <w:uiPriority w:val="99"/>
    <w:unhideWhenUsed/>
    <w:rsid w:val="00AD591C"/>
    <w:rPr>
      <w:color w:val="0000FF"/>
      <w:u w:val="single"/>
    </w:rPr>
  </w:style>
  <w:style w:type="paragraph" w:styleId="Header">
    <w:name w:val="header"/>
    <w:basedOn w:val="Normal"/>
    <w:link w:val="HeaderChar"/>
    <w:uiPriority w:val="99"/>
    <w:unhideWhenUsed/>
    <w:rsid w:val="005234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3458"/>
  </w:style>
  <w:style w:type="paragraph" w:styleId="Footer">
    <w:name w:val="footer"/>
    <w:basedOn w:val="Normal"/>
    <w:link w:val="FooterChar"/>
    <w:uiPriority w:val="99"/>
    <w:unhideWhenUsed/>
    <w:rsid w:val="005234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3458"/>
  </w:style>
  <w:style w:type="paragraph" w:styleId="ListParagraph">
    <w:name w:val="List Paragraph"/>
    <w:basedOn w:val="Normal"/>
    <w:uiPriority w:val="34"/>
    <w:qFormat/>
    <w:rsid w:val="00E3005E"/>
    <w:pPr>
      <w:ind w:left="720"/>
      <w:contextualSpacing/>
    </w:pPr>
  </w:style>
  <w:style w:type="paragraph" w:styleId="Bibliography">
    <w:name w:val="Bibliography"/>
    <w:basedOn w:val="Normal"/>
    <w:next w:val="Normal"/>
    <w:uiPriority w:val="37"/>
    <w:unhideWhenUsed/>
    <w:rsid w:val="00C6458E"/>
    <w:pPr>
      <w:spacing w:after="0" w:line="480" w:lineRule="auto"/>
      <w:ind w:left="720" w:hanging="720"/>
    </w:pPr>
  </w:style>
  <w:style w:type="character" w:customStyle="1" w:styleId="Heading1Char">
    <w:name w:val="Heading 1 Char"/>
    <w:basedOn w:val="DefaultParagraphFont"/>
    <w:link w:val="Heading1"/>
    <w:uiPriority w:val="9"/>
    <w:rsid w:val="00077FF8"/>
    <w:rPr>
      <w:rFonts w:ascii="Times New Roman" w:hAnsi="Times New Roman" w:cs="Times New Roman"/>
      <w:b/>
      <w:sz w:val="32"/>
      <w:szCs w:val="32"/>
      <w:lang w:val="en-US"/>
    </w:rPr>
  </w:style>
  <w:style w:type="character" w:customStyle="1" w:styleId="Heading2Char">
    <w:name w:val="Heading 2 Char"/>
    <w:basedOn w:val="DefaultParagraphFont"/>
    <w:link w:val="Heading2"/>
    <w:uiPriority w:val="9"/>
    <w:semiHidden/>
    <w:rsid w:val="001A4A84"/>
    <w:rPr>
      <w:rFonts w:asciiTheme="majorHAnsi" w:eastAsiaTheme="majorEastAsia" w:hAnsiTheme="majorHAnsi" w:cstheme="majorBidi"/>
      <w:color w:val="2E74B5" w:themeColor="accent1" w:themeShade="BF"/>
      <w:sz w:val="26"/>
      <w:szCs w:val="26"/>
    </w:rPr>
  </w:style>
  <w:style w:type="numbering" w:customStyle="1" w:styleId="CurrentList1">
    <w:name w:val="Current List1"/>
    <w:uiPriority w:val="99"/>
    <w:rsid w:val="00F24CE9"/>
    <w:pPr>
      <w:numPr>
        <w:numId w:val="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214855">
      <w:bodyDiv w:val="1"/>
      <w:marLeft w:val="0"/>
      <w:marRight w:val="0"/>
      <w:marTop w:val="0"/>
      <w:marBottom w:val="0"/>
      <w:divBdr>
        <w:top w:val="none" w:sz="0" w:space="0" w:color="auto"/>
        <w:left w:val="none" w:sz="0" w:space="0" w:color="auto"/>
        <w:bottom w:val="none" w:sz="0" w:space="0" w:color="auto"/>
        <w:right w:val="none" w:sz="0" w:space="0" w:color="auto"/>
      </w:divBdr>
    </w:div>
    <w:div w:id="124349481">
      <w:bodyDiv w:val="1"/>
      <w:marLeft w:val="0"/>
      <w:marRight w:val="0"/>
      <w:marTop w:val="0"/>
      <w:marBottom w:val="0"/>
      <w:divBdr>
        <w:top w:val="none" w:sz="0" w:space="0" w:color="auto"/>
        <w:left w:val="none" w:sz="0" w:space="0" w:color="auto"/>
        <w:bottom w:val="none" w:sz="0" w:space="0" w:color="auto"/>
        <w:right w:val="none" w:sz="0" w:space="0" w:color="auto"/>
      </w:divBdr>
    </w:div>
    <w:div w:id="127092609">
      <w:bodyDiv w:val="1"/>
      <w:marLeft w:val="0"/>
      <w:marRight w:val="0"/>
      <w:marTop w:val="0"/>
      <w:marBottom w:val="0"/>
      <w:divBdr>
        <w:top w:val="none" w:sz="0" w:space="0" w:color="auto"/>
        <w:left w:val="none" w:sz="0" w:space="0" w:color="auto"/>
        <w:bottom w:val="none" w:sz="0" w:space="0" w:color="auto"/>
        <w:right w:val="none" w:sz="0" w:space="0" w:color="auto"/>
      </w:divBdr>
    </w:div>
    <w:div w:id="132215852">
      <w:bodyDiv w:val="1"/>
      <w:marLeft w:val="0"/>
      <w:marRight w:val="0"/>
      <w:marTop w:val="0"/>
      <w:marBottom w:val="0"/>
      <w:divBdr>
        <w:top w:val="none" w:sz="0" w:space="0" w:color="auto"/>
        <w:left w:val="none" w:sz="0" w:space="0" w:color="auto"/>
        <w:bottom w:val="none" w:sz="0" w:space="0" w:color="auto"/>
        <w:right w:val="none" w:sz="0" w:space="0" w:color="auto"/>
      </w:divBdr>
    </w:div>
    <w:div w:id="316886659">
      <w:bodyDiv w:val="1"/>
      <w:marLeft w:val="0"/>
      <w:marRight w:val="0"/>
      <w:marTop w:val="0"/>
      <w:marBottom w:val="0"/>
      <w:divBdr>
        <w:top w:val="none" w:sz="0" w:space="0" w:color="auto"/>
        <w:left w:val="none" w:sz="0" w:space="0" w:color="auto"/>
        <w:bottom w:val="none" w:sz="0" w:space="0" w:color="auto"/>
        <w:right w:val="none" w:sz="0" w:space="0" w:color="auto"/>
      </w:divBdr>
    </w:div>
    <w:div w:id="350885178">
      <w:bodyDiv w:val="1"/>
      <w:marLeft w:val="0"/>
      <w:marRight w:val="0"/>
      <w:marTop w:val="0"/>
      <w:marBottom w:val="0"/>
      <w:divBdr>
        <w:top w:val="none" w:sz="0" w:space="0" w:color="auto"/>
        <w:left w:val="none" w:sz="0" w:space="0" w:color="auto"/>
        <w:bottom w:val="none" w:sz="0" w:space="0" w:color="auto"/>
        <w:right w:val="none" w:sz="0" w:space="0" w:color="auto"/>
      </w:divBdr>
    </w:div>
    <w:div w:id="366759329">
      <w:bodyDiv w:val="1"/>
      <w:marLeft w:val="0"/>
      <w:marRight w:val="0"/>
      <w:marTop w:val="0"/>
      <w:marBottom w:val="0"/>
      <w:divBdr>
        <w:top w:val="none" w:sz="0" w:space="0" w:color="auto"/>
        <w:left w:val="none" w:sz="0" w:space="0" w:color="auto"/>
        <w:bottom w:val="none" w:sz="0" w:space="0" w:color="auto"/>
        <w:right w:val="none" w:sz="0" w:space="0" w:color="auto"/>
      </w:divBdr>
    </w:div>
    <w:div w:id="379672378">
      <w:bodyDiv w:val="1"/>
      <w:marLeft w:val="0"/>
      <w:marRight w:val="0"/>
      <w:marTop w:val="0"/>
      <w:marBottom w:val="0"/>
      <w:divBdr>
        <w:top w:val="none" w:sz="0" w:space="0" w:color="auto"/>
        <w:left w:val="none" w:sz="0" w:space="0" w:color="auto"/>
        <w:bottom w:val="none" w:sz="0" w:space="0" w:color="auto"/>
        <w:right w:val="none" w:sz="0" w:space="0" w:color="auto"/>
      </w:divBdr>
    </w:div>
    <w:div w:id="435637813">
      <w:bodyDiv w:val="1"/>
      <w:marLeft w:val="0"/>
      <w:marRight w:val="0"/>
      <w:marTop w:val="0"/>
      <w:marBottom w:val="0"/>
      <w:divBdr>
        <w:top w:val="none" w:sz="0" w:space="0" w:color="auto"/>
        <w:left w:val="none" w:sz="0" w:space="0" w:color="auto"/>
        <w:bottom w:val="none" w:sz="0" w:space="0" w:color="auto"/>
        <w:right w:val="none" w:sz="0" w:space="0" w:color="auto"/>
      </w:divBdr>
    </w:div>
    <w:div w:id="498695851">
      <w:bodyDiv w:val="1"/>
      <w:marLeft w:val="0"/>
      <w:marRight w:val="0"/>
      <w:marTop w:val="0"/>
      <w:marBottom w:val="0"/>
      <w:divBdr>
        <w:top w:val="none" w:sz="0" w:space="0" w:color="auto"/>
        <w:left w:val="none" w:sz="0" w:space="0" w:color="auto"/>
        <w:bottom w:val="none" w:sz="0" w:space="0" w:color="auto"/>
        <w:right w:val="none" w:sz="0" w:space="0" w:color="auto"/>
      </w:divBdr>
    </w:div>
    <w:div w:id="603996399">
      <w:bodyDiv w:val="1"/>
      <w:marLeft w:val="0"/>
      <w:marRight w:val="0"/>
      <w:marTop w:val="0"/>
      <w:marBottom w:val="0"/>
      <w:divBdr>
        <w:top w:val="none" w:sz="0" w:space="0" w:color="auto"/>
        <w:left w:val="none" w:sz="0" w:space="0" w:color="auto"/>
        <w:bottom w:val="none" w:sz="0" w:space="0" w:color="auto"/>
        <w:right w:val="none" w:sz="0" w:space="0" w:color="auto"/>
      </w:divBdr>
    </w:div>
    <w:div w:id="678967779">
      <w:bodyDiv w:val="1"/>
      <w:marLeft w:val="0"/>
      <w:marRight w:val="0"/>
      <w:marTop w:val="0"/>
      <w:marBottom w:val="0"/>
      <w:divBdr>
        <w:top w:val="none" w:sz="0" w:space="0" w:color="auto"/>
        <w:left w:val="none" w:sz="0" w:space="0" w:color="auto"/>
        <w:bottom w:val="none" w:sz="0" w:space="0" w:color="auto"/>
        <w:right w:val="none" w:sz="0" w:space="0" w:color="auto"/>
      </w:divBdr>
    </w:div>
    <w:div w:id="705253218">
      <w:bodyDiv w:val="1"/>
      <w:marLeft w:val="0"/>
      <w:marRight w:val="0"/>
      <w:marTop w:val="0"/>
      <w:marBottom w:val="0"/>
      <w:divBdr>
        <w:top w:val="none" w:sz="0" w:space="0" w:color="auto"/>
        <w:left w:val="none" w:sz="0" w:space="0" w:color="auto"/>
        <w:bottom w:val="none" w:sz="0" w:space="0" w:color="auto"/>
        <w:right w:val="none" w:sz="0" w:space="0" w:color="auto"/>
      </w:divBdr>
    </w:div>
    <w:div w:id="744643359">
      <w:bodyDiv w:val="1"/>
      <w:marLeft w:val="0"/>
      <w:marRight w:val="0"/>
      <w:marTop w:val="0"/>
      <w:marBottom w:val="0"/>
      <w:divBdr>
        <w:top w:val="none" w:sz="0" w:space="0" w:color="auto"/>
        <w:left w:val="none" w:sz="0" w:space="0" w:color="auto"/>
        <w:bottom w:val="none" w:sz="0" w:space="0" w:color="auto"/>
        <w:right w:val="none" w:sz="0" w:space="0" w:color="auto"/>
      </w:divBdr>
    </w:div>
    <w:div w:id="827281022">
      <w:bodyDiv w:val="1"/>
      <w:marLeft w:val="0"/>
      <w:marRight w:val="0"/>
      <w:marTop w:val="0"/>
      <w:marBottom w:val="0"/>
      <w:divBdr>
        <w:top w:val="none" w:sz="0" w:space="0" w:color="auto"/>
        <w:left w:val="none" w:sz="0" w:space="0" w:color="auto"/>
        <w:bottom w:val="none" w:sz="0" w:space="0" w:color="auto"/>
        <w:right w:val="none" w:sz="0" w:space="0" w:color="auto"/>
      </w:divBdr>
    </w:div>
    <w:div w:id="850339349">
      <w:bodyDiv w:val="1"/>
      <w:marLeft w:val="0"/>
      <w:marRight w:val="0"/>
      <w:marTop w:val="0"/>
      <w:marBottom w:val="0"/>
      <w:divBdr>
        <w:top w:val="none" w:sz="0" w:space="0" w:color="auto"/>
        <w:left w:val="none" w:sz="0" w:space="0" w:color="auto"/>
        <w:bottom w:val="none" w:sz="0" w:space="0" w:color="auto"/>
        <w:right w:val="none" w:sz="0" w:space="0" w:color="auto"/>
      </w:divBdr>
      <w:divsChild>
        <w:div w:id="1590039074">
          <w:marLeft w:val="0"/>
          <w:marRight w:val="0"/>
          <w:marTop w:val="0"/>
          <w:marBottom w:val="0"/>
          <w:divBdr>
            <w:top w:val="none" w:sz="0" w:space="0" w:color="auto"/>
            <w:left w:val="none" w:sz="0" w:space="0" w:color="auto"/>
            <w:bottom w:val="none" w:sz="0" w:space="0" w:color="auto"/>
            <w:right w:val="none" w:sz="0" w:space="0" w:color="auto"/>
          </w:divBdr>
          <w:divsChild>
            <w:div w:id="1465925999">
              <w:marLeft w:val="0"/>
              <w:marRight w:val="0"/>
              <w:marTop w:val="0"/>
              <w:marBottom w:val="0"/>
              <w:divBdr>
                <w:top w:val="none" w:sz="0" w:space="0" w:color="auto"/>
                <w:left w:val="none" w:sz="0" w:space="0" w:color="auto"/>
                <w:bottom w:val="none" w:sz="0" w:space="0" w:color="auto"/>
                <w:right w:val="none" w:sz="0" w:space="0" w:color="auto"/>
              </w:divBdr>
              <w:divsChild>
                <w:div w:id="1610358551">
                  <w:marLeft w:val="0"/>
                  <w:marRight w:val="0"/>
                  <w:marTop w:val="0"/>
                  <w:marBottom w:val="0"/>
                  <w:divBdr>
                    <w:top w:val="none" w:sz="0" w:space="0" w:color="auto"/>
                    <w:left w:val="none" w:sz="0" w:space="0" w:color="auto"/>
                    <w:bottom w:val="none" w:sz="0" w:space="0" w:color="auto"/>
                    <w:right w:val="none" w:sz="0" w:space="0" w:color="auto"/>
                  </w:divBdr>
                  <w:divsChild>
                    <w:div w:id="260918206">
                      <w:marLeft w:val="0"/>
                      <w:marRight w:val="0"/>
                      <w:marTop w:val="0"/>
                      <w:marBottom w:val="0"/>
                      <w:divBdr>
                        <w:top w:val="none" w:sz="0" w:space="0" w:color="auto"/>
                        <w:left w:val="none" w:sz="0" w:space="0" w:color="auto"/>
                        <w:bottom w:val="none" w:sz="0" w:space="0" w:color="auto"/>
                        <w:right w:val="none" w:sz="0" w:space="0" w:color="auto"/>
                      </w:divBdr>
                      <w:divsChild>
                        <w:div w:id="2110733376">
                          <w:marLeft w:val="0"/>
                          <w:marRight w:val="0"/>
                          <w:marTop w:val="0"/>
                          <w:marBottom w:val="0"/>
                          <w:divBdr>
                            <w:top w:val="none" w:sz="0" w:space="0" w:color="auto"/>
                            <w:left w:val="none" w:sz="0" w:space="0" w:color="auto"/>
                            <w:bottom w:val="none" w:sz="0" w:space="0" w:color="auto"/>
                            <w:right w:val="none" w:sz="0" w:space="0" w:color="auto"/>
                          </w:divBdr>
                          <w:divsChild>
                            <w:div w:id="170979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4291776">
      <w:bodyDiv w:val="1"/>
      <w:marLeft w:val="0"/>
      <w:marRight w:val="0"/>
      <w:marTop w:val="0"/>
      <w:marBottom w:val="0"/>
      <w:divBdr>
        <w:top w:val="none" w:sz="0" w:space="0" w:color="auto"/>
        <w:left w:val="none" w:sz="0" w:space="0" w:color="auto"/>
        <w:bottom w:val="none" w:sz="0" w:space="0" w:color="auto"/>
        <w:right w:val="none" w:sz="0" w:space="0" w:color="auto"/>
      </w:divBdr>
    </w:div>
    <w:div w:id="956566028">
      <w:bodyDiv w:val="1"/>
      <w:marLeft w:val="0"/>
      <w:marRight w:val="0"/>
      <w:marTop w:val="0"/>
      <w:marBottom w:val="0"/>
      <w:divBdr>
        <w:top w:val="none" w:sz="0" w:space="0" w:color="auto"/>
        <w:left w:val="none" w:sz="0" w:space="0" w:color="auto"/>
        <w:bottom w:val="none" w:sz="0" w:space="0" w:color="auto"/>
        <w:right w:val="none" w:sz="0" w:space="0" w:color="auto"/>
      </w:divBdr>
    </w:div>
    <w:div w:id="1000547092">
      <w:bodyDiv w:val="1"/>
      <w:marLeft w:val="0"/>
      <w:marRight w:val="0"/>
      <w:marTop w:val="0"/>
      <w:marBottom w:val="0"/>
      <w:divBdr>
        <w:top w:val="none" w:sz="0" w:space="0" w:color="auto"/>
        <w:left w:val="none" w:sz="0" w:space="0" w:color="auto"/>
        <w:bottom w:val="none" w:sz="0" w:space="0" w:color="auto"/>
        <w:right w:val="none" w:sz="0" w:space="0" w:color="auto"/>
      </w:divBdr>
    </w:div>
    <w:div w:id="1022362812">
      <w:bodyDiv w:val="1"/>
      <w:marLeft w:val="0"/>
      <w:marRight w:val="0"/>
      <w:marTop w:val="0"/>
      <w:marBottom w:val="0"/>
      <w:divBdr>
        <w:top w:val="none" w:sz="0" w:space="0" w:color="auto"/>
        <w:left w:val="none" w:sz="0" w:space="0" w:color="auto"/>
        <w:bottom w:val="none" w:sz="0" w:space="0" w:color="auto"/>
        <w:right w:val="none" w:sz="0" w:space="0" w:color="auto"/>
      </w:divBdr>
    </w:div>
    <w:div w:id="1101031726">
      <w:bodyDiv w:val="1"/>
      <w:marLeft w:val="0"/>
      <w:marRight w:val="0"/>
      <w:marTop w:val="0"/>
      <w:marBottom w:val="0"/>
      <w:divBdr>
        <w:top w:val="none" w:sz="0" w:space="0" w:color="auto"/>
        <w:left w:val="none" w:sz="0" w:space="0" w:color="auto"/>
        <w:bottom w:val="none" w:sz="0" w:space="0" w:color="auto"/>
        <w:right w:val="none" w:sz="0" w:space="0" w:color="auto"/>
      </w:divBdr>
    </w:div>
    <w:div w:id="1139613866">
      <w:bodyDiv w:val="1"/>
      <w:marLeft w:val="0"/>
      <w:marRight w:val="0"/>
      <w:marTop w:val="0"/>
      <w:marBottom w:val="0"/>
      <w:divBdr>
        <w:top w:val="none" w:sz="0" w:space="0" w:color="auto"/>
        <w:left w:val="none" w:sz="0" w:space="0" w:color="auto"/>
        <w:bottom w:val="none" w:sz="0" w:space="0" w:color="auto"/>
        <w:right w:val="none" w:sz="0" w:space="0" w:color="auto"/>
      </w:divBdr>
    </w:div>
    <w:div w:id="1192035450">
      <w:bodyDiv w:val="1"/>
      <w:marLeft w:val="0"/>
      <w:marRight w:val="0"/>
      <w:marTop w:val="0"/>
      <w:marBottom w:val="0"/>
      <w:divBdr>
        <w:top w:val="none" w:sz="0" w:space="0" w:color="auto"/>
        <w:left w:val="none" w:sz="0" w:space="0" w:color="auto"/>
        <w:bottom w:val="none" w:sz="0" w:space="0" w:color="auto"/>
        <w:right w:val="none" w:sz="0" w:space="0" w:color="auto"/>
      </w:divBdr>
    </w:div>
    <w:div w:id="1613516128">
      <w:bodyDiv w:val="1"/>
      <w:marLeft w:val="0"/>
      <w:marRight w:val="0"/>
      <w:marTop w:val="0"/>
      <w:marBottom w:val="0"/>
      <w:divBdr>
        <w:top w:val="none" w:sz="0" w:space="0" w:color="auto"/>
        <w:left w:val="none" w:sz="0" w:space="0" w:color="auto"/>
        <w:bottom w:val="none" w:sz="0" w:space="0" w:color="auto"/>
        <w:right w:val="none" w:sz="0" w:space="0" w:color="auto"/>
      </w:divBdr>
    </w:div>
    <w:div w:id="1736778056">
      <w:bodyDiv w:val="1"/>
      <w:marLeft w:val="0"/>
      <w:marRight w:val="0"/>
      <w:marTop w:val="0"/>
      <w:marBottom w:val="0"/>
      <w:divBdr>
        <w:top w:val="none" w:sz="0" w:space="0" w:color="auto"/>
        <w:left w:val="none" w:sz="0" w:space="0" w:color="auto"/>
        <w:bottom w:val="none" w:sz="0" w:space="0" w:color="auto"/>
        <w:right w:val="none" w:sz="0" w:space="0" w:color="auto"/>
      </w:divBdr>
    </w:div>
    <w:div w:id="1762292663">
      <w:bodyDiv w:val="1"/>
      <w:marLeft w:val="0"/>
      <w:marRight w:val="0"/>
      <w:marTop w:val="0"/>
      <w:marBottom w:val="0"/>
      <w:divBdr>
        <w:top w:val="none" w:sz="0" w:space="0" w:color="auto"/>
        <w:left w:val="none" w:sz="0" w:space="0" w:color="auto"/>
        <w:bottom w:val="none" w:sz="0" w:space="0" w:color="auto"/>
        <w:right w:val="none" w:sz="0" w:space="0" w:color="auto"/>
      </w:divBdr>
    </w:div>
    <w:div w:id="1911234690">
      <w:bodyDiv w:val="1"/>
      <w:marLeft w:val="0"/>
      <w:marRight w:val="0"/>
      <w:marTop w:val="0"/>
      <w:marBottom w:val="0"/>
      <w:divBdr>
        <w:top w:val="none" w:sz="0" w:space="0" w:color="auto"/>
        <w:left w:val="none" w:sz="0" w:space="0" w:color="auto"/>
        <w:bottom w:val="none" w:sz="0" w:space="0" w:color="auto"/>
        <w:right w:val="none" w:sz="0" w:space="0" w:color="auto"/>
      </w:divBdr>
    </w:div>
    <w:div w:id="2001999261">
      <w:bodyDiv w:val="1"/>
      <w:marLeft w:val="0"/>
      <w:marRight w:val="0"/>
      <w:marTop w:val="0"/>
      <w:marBottom w:val="0"/>
      <w:divBdr>
        <w:top w:val="none" w:sz="0" w:space="0" w:color="auto"/>
        <w:left w:val="none" w:sz="0" w:space="0" w:color="auto"/>
        <w:bottom w:val="none" w:sz="0" w:space="0" w:color="auto"/>
        <w:right w:val="none" w:sz="0" w:space="0" w:color="auto"/>
      </w:divBdr>
    </w:div>
    <w:div w:id="2061518970">
      <w:bodyDiv w:val="1"/>
      <w:marLeft w:val="0"/>
      <w:marRight w:val="0"/>
      <w:marTop w:val="0"/>
      <w:marBottom w:val="0"/>
      <w:divBdr>
        <w:top w:val="none" w:sz="0" w:space="0" w:color="auto"/>
        <w:left w:val="none" w:sz="0" w:space="0" w:color="auto"/>
        <w:bottom w:val="none" w:sz="0" w:space="0" w:color="auto"/>
        <w:right w:val="none" w:sz="0" w:space="0" w:color="auto"/>
      </w:divBdr>
    </w:div>
    <w:div w:id="2071726549">
      <w:bodyDiv w:val="1"/>
      <w:marLeft w:val="0"/>
      <w:marRight w:val="0"/>
      <w:marTop w:val="0"/>
      <w:marBottom w:val="0"/>
      <w:divBdr>
        <w:top w:val="none" w:sz="0" w:space="0" w:color="auto"/>
        <w:left w:val="none" w:sz="0" w:space="0" w:color="auto"/>
        <w:bottom w:val="none" w:sz="0" w:space="0" w:color="auto"/>
        <w:right w:val="none" w:sz="0" w:space="0" w:color="auto"/>
      </w:divBdr>
    </w:div>
    <w:div w:id="2104372404">
      <w:bodyDiv w:val="1"/>
      <w:marLeft w:val="0"/>
      <w:marRight w:val="0"/>
      <w:marTop w:val="0"/>
      <w:marBottom w:val="0"/>
      <w:divBdr>
        <w:top w:val="none" w:sz="0" w:space="0" w:color="auto"/>
        <w:left w:val="none" w:sz="0" w:space="0" w:color="auto"/>
        <w:bottom w:val="none" w:sz="0" w:space="0" w:color="auto"/>
        <w:right w:val="none" w:sz="0" w:space="0" w:color="auto"/>
      </w:divBdr>
    </w:div>
    <w:div w:id="2107379313">
      <w:bodyDiv w:val="1"/>
      <w:marLeft w:val="0"/>
      <w:marRight w:val="0"/>
      <w:marTop w:val="0"/>
      <w:marBottom w:val="0"/>
      <w:divBdr>
        <w:top w:val="none" w:sz="0" w:space="0" w:color="auto"/>
        <w:left w:val="none" w:sz="0" w:space="0" w:color="auto"/>
        <w:bottom w:val="none" w:sz="0" w:space="0" w:color="auto"/>
        <w:right w:val="none" w:sz="0" w:space="0" w:color="auto"/>
      </w:divBdr>
    </w:div>
    <w:div w:id="2127037498">
      <w:bodyDiv w:val="1"/>
      <w:marLeft w:val="0"/>
      <w:marRight w:val="0"/>
      <w:marTop w:val="0"/>
      <w:marBottom w:val="0"/>
      <w:divBdr>
        <w:top w:val="none" w:sz="0" w:space="0" w:color="auto"/>
        <w:left w:val="none" w:sz="0" w:space="0" w:color="auto"/>
        <w:bottom w:val="none" w:sz="0" w:space="0" w:color="auto"/>
        <w:right w:val="none" w:sz="0" w:space="0" w:color="auto"/>
      </w:divBdr>
      <w:divsChild>
        <w:div w:id="440229648">
          <w:marLeft w:val="0"/>
          <w:marRight w:val="0"/>
          <w:marTop w:val="0"/>
          <w:marBottom w:val="0"/>
          <w:divBdr>
            <w:top w:val="none" w:sz="0" w:space="0" w:color="auto"/>
            <w:left w:val="none" w:sz="0" w:space="0" w:color="auto"/>
            <w:bottom w:val="none" w:sz="0" w:space="0" w:color="auto"/>
            <w:right w:val="none" w:sz="0" w:space="0" w:color="auto"/>
          </w:divBdr>
          <w:divsChild>
            <w:div w:id="793256192">
              <w:marLeft w:val="0"/>
              <w:marRight w:val="0"/>
              <w:marTop w:val="0"/>
              <w:marBottom w:val="0"/>
              <w:divBdr>
                <w:top w:val="none" w:sz="0" w:space="0" w:color="auto"/>
                <w:left w:val="none" w:sz="0" w:space="0" w:color="auto"/>
                <w:bottom w:val="none" w:sz="0" w:space="0" w:color="auto"/>
                <w:right w:val="none" w:sz="0" w:space="0" w:color="auto"/>
              </w:divBdr>
              <w:divsChild>
                <w:div w:id="1186095786">
                  <w:marLeft w:val="0"/>
                  <w:marRight w:val="0"/>
                  <w:marTop w:val="0"/>
                  <w:marBottom w:val="0"/>
                  <w:divBdr>
                    <w:top w:val="none" w:sz="0" w:space="0" w:color="auto"/>
                    <w:left w:val="none" w:sz="0" w:space="0" w:color="auto"/>
                    <w:bottom w:val="none" w:sz="0" w:space="0" w:color="auto"/>
                    <w:right w:val="none" w:sz="0" w:space="0" w:color="auto"/>
                  </w:divBdr>
                  <w:divsChild>
                    <w:div w:id="193158309">
                      <w:marLeft w:val="0"/>
                      <w:marRight w:val="0"/>
                      <w:marTop w:val="0"/>
                      <w:marBottom w:val="0"/>
                      <w:divBdr>
                        <w:top w:val="none" w:sz="0" w:space="0" w:color="auto"/>
                        <w:left w:val="none" w:sz="0" w:space="0" w:color="auto"/>
                        <w:bottom w:val="none" w:sz="0" w:space="0" w:color="auto"/>
                        <w:right w:val="none" w:sz="0" w:space="0" w:color="auto"/>
                      </w:divBdr>
                      <w:divsChild>
                        <w:div w:id="60829406">
                          <w:marLeft w:val="0"/>
                          <w:marRight w:val="0"/>
                          <w:marTop w:val="0"/>
                          <w:marBottom w:val="0"/>
                          <w:divBdr>
                            <w:top w:val="none" w:sz="0" w:space="0" w:color="auto"/>
                            <w:left w:val="none" w:sz="0" w:space="0" w:color="auto"/>
                            <w:bottom w:val="none" w:sz="0" w:space="0" w:color="auto"/>
                            <w:right w:val="none" w:sz="0" w:space="0" w:color="auto"/>
                          </w:divBdr>
                          <w:divsChild>
                            <w:div w:id="36833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A565BE-1BAD-409A-9089-1D75CB99D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56</Pages>
  <Words>27047</Words>
  <Characters>154171</Characters>
  <Application>Microsoft Office Word</Application>
  <DocSecurity>0</DocSecurity>
  <Lines>1284</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prin mohamett</dc:creator>
  <cp:keywords/>
  <dc:description/>
  <cp:lastModifiedBy>Cabdifitaax Cabdiwahaab</cp:lastModifiedBy>
  <cp:revision>6</cp:revision>
  <dcterms:created xsi:type="dcterms:W3CDTF">2025-04-01T14:30:00Z</dcterms:created>
  <dcterms:modified xsi:type="dcterms:W3CDTF">2025-04-01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SCTGZx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